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Zu Erlangung des Grades Bachelor of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DevOps </w:t>
      </w:r>
      <w:r w:rsidR="00D062C6">
        <w:rPr>
          <w:rFonts w:ascii="Arial" w:hAnsi="Arial" w:cs="Arial"/>
          <w:color w:val="auto"/>
        </w:rPr>
        <w:t xml:space="preserve">Projekt-Konfigurator Werkzeuges </w:t>
      </w:r>
      <w:r w:rsidRPr="000946AB">
        <w:rPr>
          <w:rFonts w:ascii="Arial" w:hAnsi="Arial" w:cs="Arial"/>
          <w:color w:val="auto"/>
        </w:rPr>
        <w:t>für Projektinitialisierung /– aktualisierung</w:t>
      </w:r>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Herr Prof. Dr. Eisenbiegler</w:t>
            </w:r>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r w:rsidRPr="000946AB">
              <w:rPr>
                <w:rFonts w:cs="Arial"/>
              </w:rPr>
              <w:t>Haselstiegstr.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3057337"/>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93057338"/>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3DA775E0" w14:textId="02AB40A9" w:rsidR="00A62CEB"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3057337" w:history="1">
            <w:r w:rsidR="00A62CEB" w:rsidRPr="00A821DA">
              <w:rPr>
                <w:rStyle w:val="Hyperlink"/>
                <w:noProof/>
              </w:rPr>
              <w:t>Eidesstattliche Erklärung</w:t>
            </w:r>
            <w:r w:rsidR="00A62CEB">
              <w:rPr>
                <w:noProof/>
                <w:webHidden/>
              </w:rPr>
              <w:tab/>
            </w:r>
            <w:r w:rsidR="00A62CEB">
              <w:rPr>
                <w:noProof/>
                <w:webHidden/>
              </w:rPr>
              <w:fldChar w:fldCharType="begin"/>
            </w:r>
            <w:r w:rsidR="00A62CEB">
              <w:rPr>
                <w:noProof/>
                <w:webHidden/>
              </w:rPr>
              <w:instrText xml:space="preserve"> PAGEREF _Toc93057337 \h </w:instrText>
            </w:r>
            <w:r w:rsidR="00A62CEB">
              <w:rPr>
                <w:noProof/>
                <w:webHidden/>
              </w:rPr>
            </w:r>
            <w:r w:rsidR="00A62CEB">
              <w:rPr>
                <w:noProof/>
                <w:webHidden/>
              </w:rPr>
              <w:fldChar w:fldCharType="separate"/>
            </w:r>
            <w:r w:rsidR="00A62CEB">
              <w:rPr>
                <w:noProof/>
                <w:webHidden/>
              </w:rPr>
              <w:t>2</w:t>
            </w:r>
            <w:r w:rsidR="00A62CEB">
              <w:rPr>
                <w:noProof/>
                <w:webHidden/>
              </w:rPr>
              <w:fldChar w:fldCharType="end"/>
            </w:r>
          </w:hyperlink>
        </w:p>
        <w:p w14:paraId="5C61EDF0" w14:textId="5102ED25" w:rsidR="00A62CEB" w:rsidRDefault="00D96F99">
          <w:pPr>
            <w:pStyle w:val="Verzeichnis1"/>
            <w:tabs>
              <w:tab w:val="right" w:leader="dot" w:pos="9062"/>
            </w:tabs>
            <w:rPr>
              <w:rFonts w:asciiTheme="minorHAnsi" w:eastAsiaTheme="minorEastAsia" w:hAnsiTheme="minorHAnsi"/>
              <w:noProof/>
              <w:sz w:val="22"/>
              <w:lang w:eastAsia="de-DE"/>
            </w:rPr>
          </w:pPr>
          <w:hyperlink w:anchor="_Toc93057338" w:history="1">
            <w:r w:rsidR="00A62CEB" w:rsidRPr="00A821DA">
              <w:rPr>
                <w:rStyle w:val="Hyperlink"/>
                <w:rFonts w:cs="Arial"/>
                <w:noProof/>
              </w:rPr>
              <w:t>Abstract</w:t>
            </w:r>
            <w:r w:rsidR="00A62CEB">
              <w:rPr>
                <w:noProof/>
                <w:webHidden/>
              </w:rPr>
              <w:tab/>
            </w:r>
            <w:r w:rsidR="00A62CEB">
              <w:rPr>
                <w:noProof/>
                <w:webHidden/>
              </w:rPr>
              <w:fldChar w:fldCharType="begin"/>
            </w:r>
            <w:r w:rsidR="00A62CEB">
              <w:rPr>
                <w:noProof/>
                <w:webHidden/>
              </w:rPr>
              <w:instrText xml:space="preserve"> PAGEREF _Toc93057338 \h </w:instrText>
            </w:r>
            <w:r w:rsidR="00A62CEB">
              <w:rPr>
                <w:noProof/>
                <w:webHidden/>
              </w:rPr>
            </w:r>
            <w:r w:rsidR="00A62CEB">
              <w:rPr>
                <w:noProof/>
                <w:webHidden/>
              </w:rPr>
              <w:fldChar w:fldCharType="separate"/>
            </w:r>
            <w:r w:rsidR="00A62CEB">
              <w:rPr>
                <w:noProof/>
                <w:webHidden/>
              </w:rPr>
              <w:t>3</w:t>
            </w:r>
            <w:r w:rsidR="00A62CEB">
              <w:rPr>
                <w:noProof/>
                <w:webHidden/>
              </w:rPr>
              <w:fldChar w:fldCharType="end"/>
            </w:r>
          </w:hyperlink>
        </w:p>
        <w:p w14:paraId="33F1E8AE" w14:textId="0615E18E" w:rsidR="00A62CEB" w:rsidRDefault="00D96F99">
          <w:pPr>
            <w:pStyle w:val="Verzeichnis1"/>
            <w:tabs>
              <w:tab w:val="right" w:leader="dot" w:pos="9062"/>
            </w:tabs>
            <w:rPr>
              <w:rFonts w:asciiTheme="minorHAnsi" w:eastAsiaTheme="minorEastAsia" w:hAnsiTheme="minorHAnsi"/>
              <w:noProof/>
              <w:sz w:val="22"/>
              <w:lang w:eastAsia="de-DE"/>
            </w:rPr>
          </w:pPr>
          <w:hyperlink w:anchor="_Toc93057339" w:history="1">
            <w:r w:rsidR="00A62CEB" w:rsidRPr="00A821DA">
              <w:rPr>
                <w:rStyle w:val="Hyperlink"/>
                <w:noProof/>
              </w:rPr>
              <w:t>Abbildungsverzeichnis</w:t>
            </w:r>
            <w:r w:rsidR="00A62CEB">
              <w:rPr>
                <w:noProof/>
                <w:webHidden/>
              </w:rPr>
              <w:tab/>
            </w:r>
            <w:r w:rsidR="00A62CEB">
              <w:rPr>
                <w:noProof/>
                <w:webHidden/>
              </w:rPr>
              <w:fldChar w:fldCharType="begin"/>
            </w:r>
            <w:r w:rsidR="00A62CEB">
              <w:rPr>
                <w:noProof/>
                <w:webHidden/>
              </w:rPr>
              <w:instrText xml:space="preserve"> PAGEREF _Toc93057339 \h </w:instrText>
            </w:r>
            <w:r w:rsidR="00A62CEB">
              <w:rPr>
                <w:noProof/>
                <w:webHidden/>
              </w:rPr>
            </w:r>
            <w:r w:rsidR="00A62CEB">
              <w:rPr>
                <w:noProof/>
                <w:webHidden/>
              </w:rPr>
              <w:fldChar w:fldCharType="separate"/>
            </w:r>
            <w:r w:rsidR="00A62CEB">
              <w:rPr>
                <w:noProof/>
                <w:webHidden/>
              </w:rPr>
              <w:t>6</w:t>
            </w:r>
            <w:r w:rsidR="00A62CEB">
              <w:rPr>
                <w:noProof/>
                <w:webHidden/>
              </w:rPr>
              <w:fldChar w:fldCharType="end"/>
            </w:r>
          </w:hyperlink>
        </w:p>
        <w:p w14:paraId="6278228A" w14:textId="09C4AE83" w:rsidR="00A62CEB" w:rsidRDefault="00D96F99">
          <w:pPr>
            <w:pStyle w:val="Verzeichnis1"/>
            <w:tabs>
              <w:tab w:val="right" w:leader="dot" w:pos="9062"/>
            </w:tabs>
            <w:rPr>
              <w:rFonts w:asciiTheme="minorHAnsi" w:eastAsiaTheme="minorEastAsia" w:hAnsiTheme="minorHAnsi"/>
              <w:noProof/>
              <w:sz w:val="22"/>
              <w:lang w:eastAsia="de-DE"/>
            </w:rPr>
          </w:pPr>
          <w:hyperlink w:anchor="_Toc93057340" w:history="1">
            <w:r w:rsidR="00A62CEB" w:rsidRPr="00A821DA">
              <w:rPr>
                <w:rStyle w:val="Hyperlink"/>
                <w:noProof/>
              </w:rPr>
              <w:t>Tabellenverzeichnis</w:t>
            </w:r>
            <w:r w:rsidR="00A62CEB">
              <w:rPr>
                <w:noProof/>
                <w:webHidden/>
              </w:rPr>
              <w:tab/>
            </w:r>
            <w:r w:rsidR="00A62CEB">
              <w:rPr>
                <w:noProof/>
                <w:webHidden/>
              </w:rPr>
              <w:fldChar w:fldCharType="begin"/>
            </w:r>
            <w:r w:rsidR="00A62CEB">
              <w:rPr>
                <w:noProof/>
                <w:webHidden/>
              </w:rPr>
              <w:instrText xml:space="preserve"> PAGEREF _Toc93057340 \h </w:instrText>
            </w:r>
            <w:r w:rsidR="00A62CEB">
              <w:rPr>
                <w:noProof/>
                <w:webHidden/>
              </w:rPr>
            </w:r>
            <w:r w:rsidR="00A62CEB">
              <w:rPr>
                <w:noProof/>
                <w:webHidden/>
              </w:rPr>
              <w:fldChar w:fldCharType="separate"/>
            </w:r>
            <w:r w:rsidR="00A62CEB">
              <w:rPr>
                <w:noProof/>
                <w:webHidden/>
              </w:rPr>
              <w:t>7</w:t>
            </w:r>
            <w:r w:rsidR="00A62CEB">
              <w:rPr>
                <w:noProof/>
                <w:webHidden/>
              </w:rPr>
              <w:fldChar w:fldCharType="end"/>
            </w:r>
          </w:hyperlink>
        </w:p>
        <w:p w14:paraId="35D20557" w14:textId="0D0E5A59" w:rsidR="00A62CEB" w:rsidRDefault="00D96F99">
          <w:pPr>
            <w:pStyle w:val="Verzeichnis1"/>
            <w:tabs>
              <w:tab w:val="right" w:leader="dot" w:pos="9062"/>
            </w:tabs>
            <w:rPr>
              <w:rFonts w:asciiTheme="minorHAnsi" w:eastAsiaTheme="minorEastAsia" w:hAnsiTheme="minorHAnsi"/>
              <w:noProof/>
              <w:sz w:val="22"/>
              <w:lang w:eastAsia="de-DE"/>
            </w:rPr>
          </w:pPr>
          <w:hyperlink w:anchor="_Toc93057341" w:history="1">
            <w:r w:rsidR="00A62CEB" w:rsidRPr="00A821DA">
              <w:rPr>
                <w:rStyle w:val="Hyperlink"/>
                <w:noProof/>
              </w:rPr>
              <w:t>Abkürzungsverzeichnis</w:t>
            </w:r>
            <w:r w:rsidR="00A62CEB">
              <w:rPr>
                <w:noProof/>
                <w:webHidden/>
              </w:rPr>
              <w:tab/>
            </w:r>
            <w:r w:rsidR="00A62CEB">
              <w:rPr>
                <w:noProof/>
                <w:webHidden/>
              </w:rPr>
              <w:fldChar w:fldCharType="begin"/>
            </w:r>
            <w:r w:rsidR="00A62CEB">
              <w:rPr>
                <w:noProof/>
                <w:webHidden/>
              </w:rPr>
              <w:instrText xml:space="preserve"> PAGEREF _Toc93057341 \h </w:instrText>
            </w:r>
            <w:r w:rsidR="00A62CEB">
              <w:rPr>
                <w:noProof/>
                <w:webHidden/>
              </w:rPr>
            </w:r>
            <w:r w:rsidR="00A62CEB">
              <w:rPr>
                <w:noProof/>
                <w:webHidden/>
              </w:rPr>
              <w:fldChar w:fldCharType="separate"/>
            </w:r>
            <w:r w:rsidR="00A62CEB">
              <w:rPr>
                <w:noProof/>
                <w:webHidden/>
              </w:rPr>
              <w:t>8</w:t>
            </w:r>
            <w:r w:rsidR="00A62CEB">
              <w:rPr>
                <w:noProof/>
                <w:webHidden/>
              </w:rPr>
              <w:fldChar w:fldCharType="end"/>
            </w:r>
          </w:hyperlink>
        </w:p>
        <w:p w14:paraId="5523A216" w14:textId="7D56DF62" w:rsidR="00A62CEB" w:rsidRDefault="00D96F99">
          <w:pPr>
            <w:pStyle w:val="Verzeichnis1"/>
            <w:tabs>
              <w:tab w:val="left" w:pos="480"/>
              <w:tab w:val="right" w:leader="dot" w:pos="9062"/>
            </w:tabs>
            <w:rPr>
              <w:rFonts w:asciiTheme="minorHAnsi" w:eastAsiaTheme="minorEastAsia" w:hAnsiTheme="minorHAnsi"/>
              <w:noProof/>
              <w:sz w:val="22"/>
              <w:lang w:eastAsia="de-DE"/>
            </w:rPr>
          </w:pPr>
          <w:hyperlink w:anchor="_Toc93057342" w:history="1">
            <w:r w:rsidR="00A62CEB" w:rsidRPr="00A821DA">
              <w:rPr>
                <w:rStyle w:val="Hyperlink"/>
                <w:noProof/>
              </w:rPr>
              <w:t>1.</w:t>
            </w:r>
            <w:r w:rsidR="00A62CEB">
              <w:rPr>
                <w:rFonts w:asciiTheme="minorHAnsi" w:eastAsiaTheme="minorEastAsia" w:hAnsiTheme="minorHAnsi"/>
                <w:noProof/>
                <w:sz w:val="22"/>
                <w:lang w:eastAsia="de-DE"/>
              </w:rPr>
              <w:tab/>
            </w:r>
            <w:r w:rsidR="00A62CEB" w:rsidRPr="00A821DA">
              <w:rPr>
                <w:rStyle w:val="Hyperlink"/>
                <w:noProof/>
              </w:rPr>
              <w:t>Einleitung</w:t>
            </w:r>
            <w:r w:rsidR="00A62CEB">
              <w:rPr>
                <w:noProof/>
                <w:webHidden/>
              </w:rPr>
              <w:tab/>
            </w:r>
            <w:r w:rsidR="00A62CEB">
              <w:rPr>
                <w:noProof/>
                <w:webHidden/>
              </w:rPr>
              <w:fldChar w:fldCharType="begin"/>
            </w:r>
            <w:r w:rsidR="00A62CEB">
              <w:rPr>
                <w:noProof/>
                <w:webHidden/>
              </w:rPr>
              <w:instrText xml:space="preserve"> PAGEREF _Toc93057342 \h </w:instrText>
            </w:r>
            <w:r w:rsidR="00A62CEB">
              <w:rPr>
                <w:noProof/>
                <w:webHidden/>
              </w:rPr>
            </w:r>
            <w:r w:rsidR="00A62CEB">
              <w:rPr>
                <w:noProof/>
                <w:webHidden/>
              </w:rPr>
              <w:fldChar w:fldCharType="separate"/>
            </w:r>
            <w:r w:rsidR="00A62CEB">
              <w:rPr>
                <w:noProof/>
                <w:webHidden/>
              </w:rPr>
              <w:t>9</w:t>
            </w:r>
            <w:r w:rsidR="00A62CEB">
              <w:rPr>
                <w:noProof/>
                <w:webHidden/>
              </w:rPr>
              <w:fldChar w:fldCharType="end"/>
            </w:r>
          </w:hyperlink>
        </w:p>
        <w:p w14:paraId="530E0AC5" w14:textId="73C1A213"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43" w:history="1">
            <w:r w:rsidR="00A62CEB" w:rsidRPr="00A821DA">
              <w:rPr>
                <w:rStyle w:val="Hyperlink"/>
                <w:noProof/>
              </w:rPr>
              <w:t>1.1</w:t>
            </w:r>
            <w:r w:rsidR="00A62CEB">
              <w:rPr>
                <w:rFonts w:asciiTheme="minorHAnsi" w:eastAsiaTheme="minorEastAsia" w:hAnsiTheme="minorHAnsi"/>
                <w:noProof/>
                <w:sz w:val="22"/>
                <w:lang w:eastAsia="de-DE"/>
              </w:rPr>
              <w:tab/>
            </w:r>
            <w:r w:rsidR="00A62CEB" w:rsidRPr="00A821DA">
              <w:rPr>
                <w:rStyle w:val="Hyperlink"/>
                <w:noProof/>
              </w:rPr>
              <w:t>Nutzen dieser Bachelorarbeit</w:t>
            </w:r>
            <w:r w:rsidR="00A62CEB">
              <w:rPr>
                <w:noProof/>
                <w:webHidden/>
              </w:rPr>
              <w:tab/>
            </w:r>
            <w:r w:rsidR="00A62CEB">
              <w:rPr>
                <w:noProof/>
                <w:webHidden/>
              </w:rPr>
              <w:fldChar w:fldCharType="begin"/>
            </w:r>
            <w:r w:rsidR="00A62CEB">
              <w:rPr>
                <w:noProof/>
                <w:webHidden/>
              </w:rPr>
              <w:instrText xml:space="preserve"> PAGEREF _Toc93057343 \h </w:instrText>
            </w:r>
            <w:r w:rsidR="00A62CEB">
              <w:rPr>
                <w:noProof/>
                <w:webHidden/>
              </w:rPr>
            </w:r>
            <w:r w:rsidR="00A62CEB">
              <w:rPr>
                <w:noProof/>
                <w:webHidden/>
              </w:rPr>
              <w:fldChar w:fldCharType="separate"/>
            </w:r>
            <w:r w:rsidR="00A62CEB">
              <w:rPr>
                <w:noProof/>
                <w:webHidden/>
              </w:rPr>
              <w:t>10</w:t>
            </w:r>
            <w:r w:rsidR="00A62CEB">
              <w:rPr>
                <w:noProof/>
                <w:webHidden/>
              </w:rPr>
              <w:fldChar w:fldCharType="end"/>
            </w:r>
          </w:hyperlink>
        </w:p>
        <w:p w14:paraId="5CC00D2B" w14:textId="4F80F883"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44" w:history="1">
            <w:r w:rsidR="00A62CEB" w:rsidRPr="00A821DA">
              <w:rPr>
                <w:rStyle w:val="Hyperlink"/>
                <w:noProof/>
              </w:rPr>
              <w:t>1.2</w:t>
            </w:r>
            <w:r w:rsidR="00A62CEB">
              <w:rPr>
                <w:rFonts w:asciiTheme="minorHAnsi" w:eastAsiaTheme="minorEastAsia" w:hAnsiTheme="minorHAnsi"/>
                <w:noProof/>
                <w:sz w:val="22"/>
                <w:lang w:eastAsia="de-DE"/>
              </w:rPr>
              <w:tab/>
            </w:r>
            <w:r w:rsidR="00A62CEB" w:rsidRPr="00A821DA">
              <w:rPr>
                <w:rStyle w:val="Hyperlink"/>
                <w:noProof/>
              </w:rPr>
              <w:t>Die Problemstellung</w:t>
            </w:r>
            <w:r w:rsidR="00A62CEB">
              <w:rPr>
                <w:noProof/>
                <w:webHidden/>
              </w:rPr>
              <w:tab/>
            </w:r>
            <w:r w:rsidR="00A62CEB">
              <w:rPr>
                <w:noProof/>
                <w:webHidden/>
              </w:rPr>
              <w:fldChar w:fldCharType="begin"/>
            </w:r>
            <w:r w:rsidR="00A62CEB">
              <w:rPr>
                <w:noProof/>
                <w:webHidden/>
              </w:rPr>
              <w:instrText xml:space="preserve"> PAGEREF _Toc93057344 \h </w:instrText>
            </w:r>
            <w:r w:rsidR="00A62CEB">
              <w:rPr>
                <w:noProof/>
                <w:webHidden/>
              </w:rPr>
            </w:r>
            <w:r w:rsidR="00A62CEB">
              <w:rPr>
                <w:noProof/>
                <w:webHidden/>
              </w:rPr>
              <w:fldChar w:fldCharType="separate"/>
            </w:r>
            <w:r w:rsidR="00A62CEB">
              <w:rPr>
                <w:noProof/>
                <w:webHidden/>
              </w:rPr>
              <w:t>10</w:t>
            </w:r>
            <w:r w:rsidR="00A62CEB">
              <w:rPr>
                <w:noProof/>
                <w:webHidden/>
              </w:rPr>
              <w:fldChar w:fldCharType="end"/>
            </w:r>
          </w:hyperlink>
        </w:p>
        <w:p w14:paraId="4EC61026" w14:textId="77534704" w:rsidR="00A62CEB" w:rsidRDefault="00D96F99">
          <w:pPr>
            <w:pStyle w:val="Verzeichnis3"/>
            <w:tabs>
              <w:tab w:val="left" w:pos="1320"/>
              <w:tab w:val="right" w:leader="dot" w:pos="9062"/>
            </w:tabs>
            <w:rPr>
              <w:rFonts w:asciiTheme="minorHAnsi" w:eastAsiaTheme="minorEastAsia" w:hAnsiTheme="minorHAnsi"/>
              <w:noProof/>
              <w:sz w:val="22"/>
              <w:lang w:eastAsia="de-DE"/>
            </w:rPr>
          </w:pPr>
          <w:hyperlink w:anchor="_Toc93057345" w:history="1">
            <w:r w:rsidR="00A62CEB" w:rsidRPr="00A821DA">
              <w:rPr>
                <w:rStyle w:val="Hyperlink"/>
                <w:noProof/>
              </w:rPr>
              <w:t>1.2.1</w:t>
            </w:r>
            <w:r w:rsidR="00A62CEB">
              <w:rPr>
                <w:rFonts w:asciiTheme="minorHAnsi" w:eastAsiaTheme="minorEastAsia" w:hAnsiTheme="minorHAnsi"/>
                <w:noProof/>
                <w:sz w:val="22"/>
                <w:lang w:eastAsia="de-DE"/>
              </w:rPr>
              <w:tab/>
            </w:r>
            <w:r w:rsidR="00A62CEB" w:rsidRPr="00A821DA">
              <w:rPr>
                <w:rStyle w:val="Hyperlink"/>
                <w:noProof/>
              </w:rPr>
              <w:t>Die Projekterstellung</w:t>
            </w:r>
            <w:r w:rsidR="00A62CEB">
              <w:rPr>
                <w:noProof/>
                <w:webHidden/>
              </w:rPr>
              <w:tab/>
            </w:r>
            <w:r w:rsidR="00A62CEB">
              <w:rPr>
                <w:noProof/>
                <w:webHidden/>
              </w:rPr>
              <w:fldChar w:fldCharType="begin"/>
            </w:r>
            <w:r w:rsidR="00A62CEB">
              <w:rPr>
                <w:noProof/>
                <w:webHidden/>
              </w:rPr>
              <w:instrText xml:space="preserve"> PAGEREF _Toc93057345 \h </w:instrText>
            </w:r>
            <w:r w:rsidR="00A62CEB">
              <w:rPr>
                <w:noProof/>
                <w:webHidden/>
              </w:rPr>
            </w:r>
            <w:r w:rsidR="00A62CEB">
              <w:rPr>
                <w:noProof/>
                <w:webHidden/>
              </w:rPr>
              <w:fldChar w:fldCharType="separate"/>
            </w:r>
            <w:r w:rsidR="00A62CEB">
              <w:rPr>
                <w:noProof/>
                <w:webHidden/>
              </w:rPr>
              <w:t>11</w:t>
            </w:r>
            <w:r w:rsidR="00A62CEB">
              <w:rPr>
                <w:noProof/>
                <w:webHidden/>
              </w:rPr>
              <w:fldChar w:fldCharType="end"/>
            </w:r>
          </w:hyperlink>
        </w:p>
        <w:p w14:paraId="1F66605E" w14:textId="1B81FA5F" w:rsidR="00A62CEB" w:rsidRDefault="00D96F99">
          <w:pPr>
            <w:pStyle w:val="Verzeichnis3"/>
            <w:tabs>
              <w:tab w:val="left" w:pos="1320"/>
              <w:tab w:val="right" w:leader="dot" w:pos="9062"/>
            </w:tabs>
            <w:rPr>
              <w:rFonts w:asciiTheme="minorHAnsi" w:eastAsiaTheme="minorEastAsia" w:hAnsiTheme="minorHAnsi"/>
              <w:noProof/>
              <w:sz w:val="22"/>
              <w:lang w:eastAsia="de-DE"/>
            </w:rPr>
          </w:pPr>
          <w:hyperlink w:anchor="_Toc93057346" w:history="1">
            <w:r w:rsidR="00A62CEB" w:rsidRPr="00A821DA">
              <w:rPr>
                <w:rStyle w:val="Hyperlink"/>
                <w:noProof/>
              </w:rPr>
              <w:t>1.2.2</w:t>
            </w:r>
            <w:r w:rsidR="00A62CEB">
              <w:rPr>
                <w:rFonts w:asciiTheme="minorHAnsi" w:eastAsiaTheme="minorEastAsia" w:hAnsiTheme="minorHAnsi"/>
                <w:noProof/>
                <w:sz w:val="22"/>
                <w:lang w:eastAsia="de-DE"/>
              </w:rPr>
              <w:tab/>
            </w:r>
            <w:r w:rsidR="00A62CEB" w:rsidRPr="00A821DA">
              <w:rPr>
                <w:rStyle w:val="Hyperlink"/>
                <w:noProof/>
              </w:rPr>
              <w:t>Die Projektaktualisierung</w:t>
            </w:r>
            <w:r w:rsidR="00A62CEB">
              <w:rPr>
                <w:noProof/>
                <w:webHidden/>
              </w:rPr>
              <w:tab/>
            </w:r>
            <w:r w:rsidR="00A62CEB">
              <w:rPr>
                <w:noProof/>
                <w:webHidden/>
              </w:rPr>
              <w:fldChar w:fldCharType="begin"/>
            </w:r>
            <w:r w:rsidR="00A62CEB">
              <w:rPr>
                <w:noProof/>
                <w:webHidden/>
              </w:rPr>
              <w:instrText xml:space="preserve"> PAGEREF _Toc93057346 \h </w:instrText>
            </w:r>
            <w:r w:rsidR="00A62CEB">
              <w:rPr>
                <w:noProof/>
                <w:webHidden/>
              </w:rPr>
            </w:r>
            <w:r w:rsidR="00A62CEB">
              <w:rPr>
                <w:noProof/>
                <w:webHidden/>
              </w:rPr>
              <w:fldChar w:fldCharType="separate"/>
            </w:r>
            <w:r w:rsidR="00A62CEB">
              <w:rPr>
                <w:noProof/>
                <w:webHidden/>
              </w:rPr>
              <w:t>11</w:t>
            </w:r>
            <w:r w:rsidR="00A62CEB">
              <w:rPr>
                <w:noProof/>
                <w:webHidden/>
              </w:rPr>
              <w:fldChar w:fldCharType="end"/>
            </w:r>
          </w:hyperlink>
        </w:p>
        <w:p w14:paraId="358BB277" w14:textId="0E8A23C1"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47" w:history="1">
            <w:r w:rsidR="00A62CEB" w:rsidRPr="00A821DA">
              <w:rPr>
                <w:rStyle w:val="Hyperlink"/>
                <w:noProof/>
              </w:rPr>
              <w:t>1.3</w:t>
            </w:r>
            <w:r w:rsidR="00A62CEB">
              <w:rPr>
                <w:rFonts w:asciiTheme="minorHAnsi" w:eastAsiaTheme="minorEastAsia" w:hAnsiTheme="minorHAnsi"/>
                <w:noProof/>
                <w:sz w:val="22"/>
                <w:lang w:eastAsia="de-DE"/>
              </w:rPr>
              <w:tab/>
            </w:r>
            <w:r w:rsidR="00A62CEB" w:rsidRPr="00A821DA">
              <w:rPr>
                <w:rStyle w:val="Hyperlink"/>
                <w:noProof/>
              </w:rPr>
              <w:t>Ziel dieser Bachelorarbeit</w:t>
            </w:r>
            <w:r w:rsidR="00A62CEB">
              <w:rPr>
                <w:noProof/>
                <w:webHidden/>
              </w:rPr>
              <w:tab/>
            </w:r>
            <w:r w:rsidR="00A62CEB">
              <w:rPr>
                <w:noProof/>
                <w:webHidden/>
              </w:rPr>
              <w:fldChar w:fldCharType="begin"/>
            </w:r>
            <w:r w:rsidR="00A62CEB">
              <w:rPr>
                <w:noProof/>
                <w:webHidden/>
              </w:rPr>
              <w:instrText xml:space="preserve"> PAGEREF _Toc93057347 \h </w:instrText>
            </w:r>
            <w:r w:rsidR="00A62CEB">
              <w:rPr>
                <w:noProof/>
                <w:webHidden/>
              </w:rPr>
            </w:r>
            <w:r w:rsidR="00A62CEB">
              <w:rPr>
                <w:noProof/>
                <w:webHidden/>
              </w:rPr>
              <w:fldChar w:fldCharType="separate"/>
            </w:r>
            <w:r w:rsidR="00A62CEB">
              <w:rPr>
                <w:noProof/>
                <w:webHidden/>
              </w:rPr>
              <w:t>12</w:t>
            </w:r>
            <w:r w:rsidR="00A62CEB">
              <w:rPr>
                <w:noProof/>
                <w:webHidden/>
              </w:rPr>
              <w:fldChar w:fldCharType="end"/>
            </w:r>
          </w:hyperlink>
        </w:p>
        <w:p w14:paraId="4B4A6189" w14:textId="41F0B952"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48" w:history="1">
            <w:r w:rsidR="00A62CEB" w:rsidRPr="00A821DA">
              <w:rPr>
                <w:rStyle w:val="Hyperlink"/>
                <w:noProof/>
              </w:rPr>
              <w:t>1.4</w:t>
            </w:r>
            <w:r w:rsidR="00A62CEB">
              <w:rPr>
                <w:rFonts w:asciiTheme="minorHAnsi" w:eastAsiaTheme="minorEastAsia" w:hAnsiTheme="minorHAnsi"/>
                <w:noProof/>
                <w:sz w:val="22"/>
                <w:lang w:eastAsia="de-DE"/>
              </w:rPr>
              <w:tab/>
            </w:r>
            <w:r w:rsidR="00A62CEB" w:rsidRPr="00A821DA">
              <w:rPr>
                <w:rStyle w:val="Hyperlink"/>
                <w:noProof/>
              </w:rPr>
              <w:t>Weiterer Aufbau</w:t>
            </w:r>
            <w:r w:rsidR="00A62CEB">
              <w:rPr>
                <w:noProof/>
                <w:webHidden/>
              </w:rPr>
              <w:tab/>
            </w:r>
            <w:r w:rsidR="00A62CEB">
              <w:rPr>
                <w:noProof/>
                <w:webHidden/>
              </w:rPr>
              <w:fldChar w:fldCharType="begin"/>
            </w:r>
            <w:r w:rsidR="00A62CEB">
              <w:rPr>
                <w:noProof/>
                <w:webHidden/>
              </w:rPr>
              <w:instrText xml:space="preserve"> PAGEREF _Toc93057348 \h </w:instrText>
            </w:r>
            <w:r w:rsidR="00A62CEB">
              <w:rPr>
                <w:noProof/>
                <w:webHidden/>
              </w:rPr>
            </w:r>
            <w:r w:rsidR="00A62CEB">
              <w:rPr>
                <w:noProof/>
                <w:webHidden/>
              </w:rPr>
              <w:fldChar w:fldCharType="separate"/>
            </w:r>
            <w:r w:rsidR="00A62CEB">
              <w:rPr>
                <w:noProof/>
                <w:webHidden/>
              </w:rPr>
              <w:t>12</w:t>
            </w:r>
            <w:r w:rsidR="00A62CEB">
              <w:rPr>
                <w:noProof/>
                <w:webHidden/>
              </w:rPr>
              <w:fldChar w:fldCharType="end"/>
            </w:r>
          </w:hyperlink>
        </w:p>
        <w:p w14:paraId="7F8CAA98" w14:textId="1FEF3355" w:rsidR="00A62CEB" w:rsidRDefault="00D96F99">
          <w:pPr>
            <w:pStyle w:val="Verzeichnis1"/>
            <w:tabs>
              <w:tab w:val="left" w:pos="480"/>
              <w:tab w:val="right" w:leader="dot" w:pos="9062"/>
            </w:tabs>
            <w:rPr>
              <w:rFonts w:asciiTheme="minorHAnsi" w:eastAsiaTheme="minorEastAsia" w:hAnsiTheme="minorHAnsi"/>
              <w:noProof/>
              <w:sz w:val="22"/>
              <w:lang w:eastAsia="de-DE"/>
            </w:rPr>
          </w:pPr>
          <w:hyperlink w:anchor="_Toc93057349" w:history="1">
            <w:r w:rsidR="00A62CEB" w:rsidRPr="00A821DA">
              <w:rPr>
                <w:rStyle w:val="Hyperlink"/>
                <w:noProof/>
              </w:rPr>
              <w:t>2.</w:t>
            </w:r>
            <w:r w:rsidR="00A62CEB">
              <w:rPr>
                <w:rFonts w:asciiTheme="minorHAnsi" w:eastAsiaTheme="minorEastAsia" w:hAnsiTheme="minorHAnsi"/>
                <w:noProof/>
                <w:sz w:val="22"/>
                <w:lang w:eastAsia="de-DE"/>
              </w:rPr>
              <w:tab/>
            </w:r>
            <w:r w:rsidR="00A62CEB" w:rsidRPr="00A821DA">
              <w:rPr>
                <w:rStyle w:val="Hyperlink"/>
                <w:noProof/>
              </w:rPr>
              <w:t>Grundlagen</w:t>
            </w:r>
            <w:r w:rsidR="00A62CEB">
              <w:rPr>
                <w:noProof/>
                <w:webHidden/>
              </w:rPr>
              <w:tab/>
            </w:r>
            <w:r w:rsidR="00A62CEB">
              <w:rPr>
                <w:noProof/>
                <w:webHidden/>
              </w:rPr>
              <w:fldChar w:fldCharType="begin"/>
            </w:r>
            <w:r w:rsidR="00A62CEB">
              <w:rPr>
                <w:noProof/>
                <w:webHidden/>
              </w:rPr>
              <w:instrText xml:space="preserve"> PAGEREF _Toc93057349 \h </w:instrText>
            </w:r>
            <w:r w:rsidR="00A62CEB">
              <w:rPr>
                <w:noProof/>
                <w:webHidden/>
              </w:rPr>
            </w:r>
            <w:r w:rsidR="00A62CEB">
              <w:rPr>
                <w:noProof/>
                <w:webHidden/>
              </w:rPr>
              <w:fldChar w:fldCharType="separate"/>
            </w:r>
            <w:r w:rsidR="00A62CEB">
              <w:rPr>
                <w:noProof/>
                <w:webHidden/>
              </w:rPr>
              <w:t>14</w:t>
            </w:r>
            <w:r w:rsidR="00A62CEB">
              <w:rPr>
                <w:noProof/>
                <w:webHidden/>
              </w:rPr>
              <w:fldChar w:fldCharType="end"/>
            </w:r>
          </w:hyperlink>
        </w:p>
        <w:p w14:paraId="527983A7" w14:textId="2689270C"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50" w:history="1">
            <w:r w:rsidR="00A62CEB" w:rsidRPr="00A821DA">
              <w:rPr>
                <w:rStyle w:val="Hyperlink"/>
                <w:noProof/>
              </w:rPr>
              <w:t>2.1</w:t>
            </w:r>
            <w:r w:rsidR="00A62CEB">
              <w:rPr>
                <w:rFonts w:asciiTheme="minorHAnsi" w:eastAsiaTheme="minorEastAsia" w:hAnsiTheme="minorHAnsi"/>
                <w:noProof/>
                <w:sz w:val="22"/>
                <w:lang w:eastAsia="de-DE"/>
              </w:rPr>
              <w:tab/>
            </w:r>
            <w:r w:rsidR="00A62CEB" w:rsidRPr="00A821DA">
              <w:rPr>
                <w:rStyle w:val="Hyperlink"/>
                <w:noProof/>
              </w:rPr>
              <w:t>Softwareprojekte</w:t>
            </w:r>
            <w:r w:rsidR="00A62CEB">
              <w:rPr>
                <w:noProof/>
                <w:webHidden/>
              </w:rPr>
              <w:tab/>
            </w:r>
            <w:r w:rsidR="00A62CEB">
              <w:rPr>
                <w:noProof/>
                <w:webHidden/>
              </w:rPr>
              <w:fldChar w:fldCharType="begin"/>
            </w:r>
            <w:r w:rsidR="00A62CEB">
              <w:rPr>
                <w:noProof/>
                <w:webHidden/>
              </w:rPr>
              <w:instrText xml:space="preserve"> PAGEREF _Toc93057350 \h </w:instrText>
            </w:r>
            <w:r w:rsidR="00A62CEB">
              <w:rPr>
                <w:noProof/>
                <w:webHidden/>
              </w:rPr>
            </w:r>
            <w:r w:rsidR="00A62CEB">
              <w:rPr>
                <w:noProof/>
                <w:webHidden/>
              </w:rPr>
              <w:fldChar w:fldCharType="separate"/>
            </w:r>
            <w:r w:rsidR="00A62CEB">
              <w:rPr>
                <w:noProof/>
                <w:webHidden/>
              </w:rPr>
              <w:t>14</w:t>
            </w:r>
            <w:r w:rsidR="00A62CEB">
              <w:rPr>
                <w:noProof/>
                <w:webHidden/>
              </w:rPr>
              <w:fldChar w:fldCharType="end"/>
            </w:r>
          </w:hyperlink>
        </w:p>
        <w:p w14:paraId="1ABC7004" w14:textId="325458B4"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51" w:history="1">
            <w:r w:rsidR="00A62CEB" w:rsidRPr="00A821DA">
              <w:rPr>
                <w:rStyle w:val="Hyperlink"/>
                <w:noProof/>
              </w:rPr>
              <w:t>2.2</w:t>
            </w:r>
            <w:r w:rsidR="00A62CEB">
              <w:rPr>
                <w:rFonts w:asciiTheme="minorHAnsi" w:eastAsiaTheme="minorEastAsia" w:hAnsiTheme="minorHAnsi"/>
                <w:noProof/>
                <w:sz w:val="22"/>
                <w:lang w:eastAsia="de-DE"/>
              </w:rPr>
              <w:tab/>
            </w:r>
            <w:r w:rsidR="00A62CEB" w:rsidRPr="00A821DA">
              <w:rPr>
                <w:rStyle w:val="Hyperlink"/>
                <w:noProof/>
              </w:rPr>
              <w:t>Die Bedeutung von DevOps</w:t>
            </w:r>
            <w:r w:rsidR="00A62CEB">
              <w:rPr>
                <w:noProof/>
                <w:webHidden/>
              </w:rPr>
              <w:tab/>
            </w:r>
            <w:r w:rsidR="00A62CEB">
              <w:rPr>
                <w:noProof/>
                <w:webHidden/>
              </w:rPr>
              <w:fldChar w:fldCharType="begin"/>
            </w:r>
            <w:r w:rsidR="00A62CEB">
              <w:rPr>
                <w:noProof/>
                <w:webHidden/>
              </w:rPr>
              <w:instrText xml:space="preserve"> PAGEREF _Toc93057351 \h </w:instrText>
            </w:r>
            <w:r w:rsidR="00A62CEB">
              <w:rPr>
                <w:noProof/>
                <w:webHidden/>
              </w:rPr>
            </w:r>
            <w:r w:rsidR="00A62CEB">
              <w:rPr>
                <w:noProof/>
                <w:webHidden/>
              </w:rPr>
              <w:fldChar w:fldCharType="separate"/>
            </w:r>
            <w:r w:rsidR="00A62CEB">
              <w:rPr>
                <w:noProof/>
                <w:webHidden/>
              </w:rPr>
              <w:t>14</w:t>
            </w:r>
            <w:r w:rsidR="00A62CEB">
              <w:rPr>
                <w:noProof/>
                <w:webHidden/>
              </w:rPr>
              <w:fldChar w:fldCharType="end"/>
            </w:r>
          </w:hyperlink>
        </w:p>
        <w:p w14:paraId="4A2214D5" w14:textId="7E1F3EEA"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52" w:history="1">
            <w:r w:rsidR="00A62CEB" w:rsidRPr="00A821DA">
              <w:rPr>
                <w:rStyle w:val="Hyperlink"/>
                <w:noProof/>
              </w:rPr>
              <w:t>2.3</w:t>
            </w:r>
            <w:r w:rsidR="00A62CEB">
              <w:rPr>
                <w:rFonts w:asciiTheme="minorHAnsi" w:eastAsiaTheme="minorEastAsia" w:hAnsiTheme="minorHAnsi"/>
                <w:noProof/>
                <w:sz w:val="22"/>
                <w:lang w:eastAsia="de-DE"/>
              </w:rPr>
              <w:tab/>
            </w:r>
            <w:r w:rsidR="00A62CEB" w:rsidRPr="00A821DA">
              <w:rPr>
                <w:rStyle w:val="Hyperlink"/>
                <w:noProof/>
              </w:rPr>
              <w:t>Continuous Integration, Continuous Delivery (CI/CD)</w:t>
            </w:r>
            <w:r w:rsidR="00A62CEB">
              <w:rPr>
                <w:noProof/>
                <w:webHidden/>
              </w:rPr>
              <w:tab/>
            </w:r>
            <w:r w:rsidR="00A62CEB">
              <w:rPr>
                <w:noProof/>
                <w:webHidden/>
              </w:rPr>
              <w:fldChar w:fldCharType="begin"/>
            </w:r>
            <w:r w:rsidR="00A62CEB">
              <w:rPr>
                <w:noProof/>
                <w:webHidden/>
              </w:rPr>
              <w:instrText xml:space="preserve"> PAGEREF _Toc93057352 \h </w:instrText>
            </w:r>
            <w:r w:rsidR="00A62CEB">
              <w:rPr>
                <w:noProof/>
                <w:webHidden/>
              </w:rPr>
            </w:r>
            <w:r w:rsidR="00A62CEB">
              <w:rPr>
                <w:noProof/>
                <w:webHidden/>
              </w:rPr>
              <w:fldChar w:fldCharType="separate"/>
            </w:r>
            <w:r w:rsidR="00A62CEB">
              <w:rPr>
                <w:noProof/>
                <w:webHidden/>
              </w:rPr>
              <w:t>14</w:t>
            </w:r>
            <w:r w:rsidR="00A62CEB">
              <w:rPr>
                <w:noProof/>
                <w:webHidden/>
              </w:rPr>
              <w:fldChar w:fldCharType="end"/>
            </w:r>
          </w:hyperlink>
        </w:p>
        <w:p w14:paraId="1885FEE1" w14:textId="1BAACFCB"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53" w:history="1">
            <w:r w:rsidR="00A62CEB" w:rsidRPr="00A821DA">
              <w:rPr>
                <w:rStyle w:val="Hyperlink"/>
                <w:noProof/>
              </w:rPr>
              <w:t>2.4</w:t>
            </w:r>
            <w:r w:rsidR="00A62CEB">
              <w:rPr>
                <w:rFonts w:asciiTheme="minorHAnsi" w:eastAsiaTheme="minorEastAsia" w:hAnsiTheme="minorHAnsi"/>
                <w:noProof/>
                <w:sz w:val="22"/>
                <w:lang w:eastAsia="de-DE"/>
              </w:rPr>
              <w:tab/>
            </w:r>
            <w:r w:rsidR="00A62CEB" w:rsidRPr="00A821DA">
              <w:rPr>
                <w:rStyle w:val="Hyperlink"/>
                <w:noProof/>
              </w:rPr>
              <w:t>Build-Tools</w:t>
            </w:r>
            <w:r w:rsidR="00A62CEB">
              <w:rPr>
                <w:noProof/>
                <w:webHidden/>
              </w:rPr>
              <w:tab/>
            </w:r>
            <w:r w:rsidR="00A62CEB">
              <w:rPr>
                <w:noProof/>
                <w:webHidden/>
              </w:rPr>
              <w:fldChar w:fldCharType="begin"/>
            </w:r>
            <w:r w:rsidR="00A62CEB">
              <w:rPr>
                <w:noProof/>
                <w:webHidden/>
              </w:rPr>
              <w:instrText xml:space="preserve"> PAGEREF _Toc93057353 \h </w:instrText>
            </w:r>
            <w:r w:rsidR="00A62CEB">
              <w:rPr>
                <w:noProof/>
                <w:webHidden/>
              </w:rPr>
            </w:r>
            <w:r w:rsidR="00A62CEB">
              <w:rPr>
                <w:noProof/>
                <w:webHidden/>
              </w:rPr>
              <w:fldChar w:fldCharType="separate"/>
            </w:r>
            <w:r w:rsidR="00A62CEB">
              <w:rPr>
                <w:noProof/>
                <w:webHidden/>
              </w:rPr>
              <w:t>15</w:t>
            </w:r>
            <w:r w:rsidR="00A62CEB">
              <w:rPr>
                <w:noProof/>
                <w:webHidden/>
              </w:rPr>
              <w:fldChar w:fldCharType="end"/>
            </w:r>
          </w:hyperlink>
        </w:p>
        <w:p w14:paraId="678FCCDC" w14:textId="3E4A83F7" w:rsidR="00A62CEB" w:rsidRDefault="00D96F99">
          <w:pPr>
            <w:pStyle w:val="Verzeichnis1"/>
            <w:tabs>
              <w:tab w:val="left" w:pos="480"/>
              <w:tab w:val="right" w:leader="dot" w:pos="9062"/>
            </w:tabs>
            <w:rPr>
              <w:rFonts w:asciiTheme="minorHAnsi" w:eastAsiaTheme="minorEastAsia" w:hAnsiTheme="minorHAnsi"/>
              <w:noProof/>
              <w:sz w:val="22"/>
              <w:lang w:eastAsia="de-DE"/>
            </w:rPr>
          </w:pPr>
          <w:hyperlink w:anchor="_Toc93057354" w:history="1">
            <w:r w:rsidR="00A62CEB" w:rsidRPr="00A821DA">
              <w:rPr>
                <w:rStyle w:val="Hyperlink"/>
                <w:noProof/>
              </w:rPr>
              <w:t>3.</w:t>
            </w:r>
            <w:r w:rsidR="00A62CEB">
              <w:rPr>
                <w:rFonts w:asciiTheme="minorHAnsi" w:eastAsiaTheme="minorEastAsia" w:hAnsiTheme="minorHAnsi"/>
                <w:noProof/>
                <w:sz w:val="22"/>
                <w:lang w:eastAsia="de-DE"/>
              </w:rPr>
              <w:tab/>
            </w:r>
            <w:r w:rsidR="00A62CEB" w:rsidRPr="00A821DA">
              <w:rPr>
                <w:rStyle w:val="Hyperlink"/>
                <w:noProof/>
              </w:rPr>
              <w:t>und Stand der Technik</w:t>
            </w:r>
            <w:r w:rsidR="00A62CEB">
              <w:rPr>
                <w:noProof/>
                <w:webHidden/>
              </w:rPr>
              <w:tab/>
            </w:r>
            <w:r w:rsidR="00A62CEB">
              <w:rPr>
                <w:noProof/>
                <w:webHidden/>
              </w:rPr>
              <w:fldChar w:fldCharType="begin"/>
            </w:r>
            <w:r w:rsidR="00A62CEB">
              <w:rPr>
                <w:noProof/>
                <w:webHidden/>
              </w:rPr>
              <w:instrText xml:space="preserve"> PAGEREF _Toc93057354 \h </w:instrText>
            </w:r>
            <w:r w:rsidR="00A62CEB">
              <w:rPr>
                <w:noProof/>
                <w:webHidden/>
              </w:rPr>
            </w:r>
            <w:r w:rsidR="00A62CEB">
              <w:rPr>
                <w:noProof/>
                <w:webHidden/>
              </w:rPr>
              <w:fldChar w:fldCharType="separate"/>
            </w:r>
            <w:r w:rsidR="00A62CEB">
              <w:rPr>
                <w:noProof/>
                <w:webHidden/>
              </w:rPr>
              <w:t>16</w:t>
            </w:r>
            <w:r w:rsidR="00A62CEB">
              <w:rPr>
                <w:noProof/>
                <w:webHidden/>
              </w:rPr>
              <w:fldChar w:fldCharType="end"/>
            </w:r>
          </w:hyperlink>
        </w:p>
        <w:p w14:paraId="12B30CEF" w14:textId="741BB73D"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55" w:history="1">
            <w:r w:rsidR="00A62CEB" w:rsidRPr="00A821DA">
              <w:rPr>
                <w:rStyle w:val="Hyperlink"/>
                <w:noProof/>
              </w:rPr>
              <w:t>3.1</w:t>
            </w:r>
            <w:r w:rsidR="00A62CEB">
              <w:rPr>
                <w:rFonts w:asciiTheme="minorHAnsi" w:eastAsiaTheme="minorEastAsia" w:hAnsiTheme="minorHAnsi"/>
                <w:noProof/>
                <w:sz w:val="22"/>
                <w:lang w:eastAsia="de-DE"/>
              </w:rPr>
              <w:tab/>
            </w:r>
            <w:r w:rsidR="00A62CEB" w:rsidRPr="00A821DA">
              <w:rPr>
                <w:rStyle w:val="Hyperlink"/>
                <w:noProof/>
              </w:rPr>
              <w:t>Integrierte Entwicklungsumgebung (IDE)</w:t>
            </w:r>
            <w:r w:rsidR="00A62CEB">
              <w:rPr>
                <w:noProof/>
                <w:webHidden/>
              </w:rPr>
              <w:tab/>
            </w:r>
            <w:r w:rsidR="00A62CEB">
              <w:rPr>
                <w:noProof/>
                <w:webHidden/>
              </w:rPr>
              <w:fldChar w:fldCharType="begin"/>
            </w:r>
            <w:r w:rsidR="00A62CEB">
              <w:rPr>
                <w:noProof/>
                <w:webHidden/>
              </w:rPr>
              <w:instrText xml:space="preserve"> PAGEREF _Toc93057355 \h </w:instrText>
            </w:r>
            <w:r w:rsidR="00A62CEB">
              <w:rPr>
                <w:noProof/>
                <w:webHidden/>
              </w:rPr>
            </w:r>
            <w:r w:rsidR="00A62CEB">
              <w:rPr>
                <w:noProof/>
                <w:webHidden/>
              </w:rPr>
              <w:fldChar w:fldCharType="separate"/>
            </w:r>
            <w:r w:rsidR="00A62CEB">
              <w:rPr>
                <w:noProof/>
                <w:webHidden/>
              </w:rPr>
              <w:t>16</w:t>
            </w:r>
            <w:r w:rsidR="00A62CEB">
              <w:rPr>
                <w:noProof/>
                <w:webHidden/>
              </w:rPr>
              <w:fldChar w:fldCharType="end"/>
            </w:r>
          </w:hyperlink>
        </w:p>
        <w:p w14:paraId="7A03EDB5" w14:textId="61CC26C4" w:rsidR="00A62CEB" w:rsidRDefault="00D96F99">
          <w:pPr>
            <w:pStyle w:val="Verzeichnis3"/>
            <w:tabs>
              <w:tab w:val="left" w:pos="1320"/>
              <w:tab w:val="right" w:leader="dot" w:pos="9062"/>
            </w:tabs>
            <w:rPr>
              <w:rFonts w:asciiTheme="minorHAnsi" w:eastAsiaTheme="minorEastAsia" w:hAnsiTheme="minorHAnsi"/>
              <w:noProof/>
              <w:sz w:val="22"/>
              <w:lang w:eastAsia="de-DE"/>
            </w:rPr>
          </w:pPr>
          <w:hyperlink w:anchor="_Toc93057356" w:history="1">
            <w:r w:rsidR="00A62CEB" w:rsidRPr="00A821DA">
              <w:rPr>
                <w:rStyle w:val="Hyperlink"/>
                <w:noProof/>
              </w:rPr>
              <w:t>3.1.1</w:t>
            </w:r>
            <w:r w:rsidR="00A62CEB">
              <w:rPr>
                <w:rFonts w:asciiTheme="minorHAnsi" w:eastAsiaTheme="minorEastAsia" w:hAnsiTheme="minorHAnsi"/>
                <w:noProof/>
                <w:sz w:val="22"/>
                <w:lang w:eastAsia="de-DE"/>
              </w:rPr>
              <w:tab/>
            </w:r>
            <w:r w:rsidR="00A62CEB" w:rsidRPr="00A821DA">
              <w:rPr>
                <w:rStyle w:val="Hyperlink"/>
                <w:noProof/>
              </w:rPr>
              <w:t>Eclipse C/C++ Development Toolkit (CDT)</w:t>
            </w:r>
            <w:r w:rsidR="00A62CEB">
              <w:rPr>
                <w:noProof/>
                <w:webHidden/>
              </w:rPr>
              <w:tab/>
            </w:r>
            <w:r w:rsidR="00A62CEB">
              <w:rPr>
                <w:noProof/>
                <w:webHidden/>
              </w:rPr>
              <w:fldChar w:fldCharType="begin"/>
            </w:r>
            <w:r w:rsidR="00A62CEB">
              <w:rPr>
                <w:noProof/>
                <w:webHidden/>
              </w:rPr>
              <w:instrText xml:space="preserve"> PAGEREF _Toc93057356 \h </w:instrText>
            </w:r>
            <w:r w:rsidR="00A62CEB">
              <w:rPr>
                <w:noProof/>
                <w:webHidden/>
              </w:rPr>
            </w:r>
            <w:r w:rsidR="00A62CEB">
              <w:rPr>
                <w:noProof/>
                <w:webHidden/>
              </w:rPr>
              <w:fldChar w:fldCharType="separate"/>
            </w:r>
            <w:r w:rsidR="00A62CEB">
              <w:rPr>
                <w:noProof/>
                <w:webHidden/>
              </w:rPr>
              <w:t>17</w:t>
            </w:r>
            <w:r w:rsidR="00A62CEB">
              <w:rPr>
                <w:noProof/>
                <w:webHidden/>
              </w:rPr>
              <w:fldChar w:fldCharType="end"/>
            </w:r>
          </w:hyperlink>
        </w:p>
        <w:p w14:paraId="03C34480" w14:textId="0DA82095" w:rsidR="00A62CEB" w:rsidRDefault="00D96F99">
          <w:pPr>
            <w:pStyle w:val="Verzeichnis3"/>
            <w:tabs>
              <w:tab w:val="left" w:pos="1320"/>
              <w:tab w:val="right" w:leader="dot" w:pos="9062"/>
            </w:tabs>
            <w:rPr>
              <w:rFonts w:asciiTheme="minorHAnsi" w:eastAsiaTheme="minorEastAsia" w:hAnsiTheme="minorHAnsi"/>
              <w:noProof/>
              <w:sz w:val="22"/>
              <w:lang w:eastAsia="de-DE"/>
            </w:rPr>
          </w:pPr>
          <w:hyperlink w:anchor="_Toc93057357" w:history="1">
            <w:r w:rsidR="00A62CEB" w:rsidRPr="00A821DA">
              <w:rPr>
                <w:rStyle w:val="Hyperlink"/>
                <w:noProof/>
              </w:rPr>
              <w:t>3.1.2</w:t>
            </w:r>
            <w:r w:rsidR="00A62CEB">
              <w:rPr>
                <w:rFonts w:asciiTheme="minorHAnsi" w:eastAsiaTheme="minorEastAsia" w:hAnsiTheme="minorHAnsi"/>
                <w:noProof/>
                <w:sz w:val="22"/>
                <w:lang w:eastAsia="de-DE"/>
              </w:rPr>
              <w:tab/>
            </w:r>
            <w:r w:rsidR="00A62CEB" w:rsidRPr="00A821DA">
              <w:rPr>
                <w:rStyle w:val="Hyperlink"/>
                <w:noProof/>
              </w:rPr>
              <w:t>Visual Studio Code</w:t>
            </w:r>
            <w:r w:rsidR="00A62CEB">
              <w:rPr>
                <w:noProof/>
                <w:webHidden/>
              </w:rPr>
              <w:tab/>
            </w:r>
            <w:r w:rsidR="00A62CEB">
              <w:rPr>
                <w:noProof/>
                <w:webHidden/>
              </w:rPr>
              <w:fldChar w:fldCharType="begin"/>
            </w:r>
            <w:r w:rsidR="00A62CEB">
              <w:rPr>
                <w:noProof/>
                <w:webHidden/>
              </w:rPr>
              <w:instrText xml:space="preserve"> PAGEREF _Toc93057357 \h </w:instrText>
            </w:r>
            <w:r w:rsidR="00A62CEB">
              <w:rPr>
                <w:noProof/>
                <w:webHidden/>
              </w:rPr>
            </w:r>
            <w:r w:rsidR="00A62CEB">
              <w:rPr>
                <w:noProof/>
                <w:webHidden/>
              </w:rPr>
              <w:fldChar w:fldCharType="separate"/>
            </w:r>
            <w:r w:rsidR="00A62CEB">
              <w:rPr>
                <w:noProof/>
                <w:webHidden/>
              </w:rPr>
              <w:t>19</w:t>
            </w:r>
            <w:r w:rsidR="00A62CEB">
              <w:rPr>
                <w:noProof/>
                <w:webHidden/>
              </w:rPr>
              <w:fldChar w:fldCharType="end"/>
            </w:r>
          </w:hyperlink>
        </w:p>
        <w:p w14:paraId="75278CD5" w14:textId="79600B16" w:rsidR="00A62CEB" w:rsidRDefault="00D96F99">
          <w:pPr>
            <w:pStyle w:val="Verzeichnis3"/>
            <w:tabs>
              <w:tab w:val="left" w:pos="1320"/>
              <w:tab w:val="right" w:leader="dot" w:pos="9062"/>
            </w:tabs>
            <w:rPr>
              <w:rFonts w:asciiTheme="minorHAnsi" w:eastAsiaTheme="minorEastAsia" w:hAnsiTheme="minorHAnsi"/>
              <w:noProof/>
              <w:sz w:val="22"/>
              <w:lang w:eastAsia="de-DE"/>
            </w:rPr>
          </w:pPr>
          <w:hyperlink w:anchor="_Toc93057358" w:history="1">
            <w:r w:rsidR="00A62CEB" w:rsidRPr="00A821DA">
              <w:rPr>
                <w:rStyle w:val="Hyperlink"/>
                <w:noProof/>
              </w:rPr>
              <w:t>3.1.3</w:t>
            </w:r>
            <w:r w:rsidR="00A62CEB">
              <w:rPr>
                <w:rFonts w:asciiTheme="minorHAnsi" w:eastAsiaTheme="minorEastAsia" w:hAnsiTheme="minorHAnsi"/>
                <w:noProof/>
                <w:sz w:val="22"/>
                <w:lang w:eastAsia="de-DE"/>
              </w:rPr>
              <w:tab/>
            </w:r>
            <w:r w:rsidR="00A62CEB" w:rsidRPr="00A821DA">
              <w:rPr>
                <w:rStyle w:val="Hyperlink"/>
                <w:noProof/>
              </w:rPr>
              <w:t>CLion IDE</w:t>
            </w:r>
            <w:r w:rsidR="00A62CEB">
              <w:rPr>
                <w:noProof/>
                <w:webHidden/>
              </w:rPr>
              <w:tab/>
            </w:r>
            <w:r w:rsidR="00A62CEB">
              <w:rPr>
                <w:noProof/>
                <w:webHidden/>
              </w:rPr>
              <w:fldChar w:fldCharType="begin"/>
            </w:r>
            <w:r w:rsidR="00A62CEB">
              <w:rPr>
                <w:noProof/>
                <w:webHidden/>
              </w:rPr>
              <w:instrText xml:space="preserve"> PAGEREF _Toc93057358 \h </w:instrText>
            </w:r>
            <w:r w:rsidR="00A62CEB">
              <w:rPr>
                <w:noProof/>
                <w:webHidden/>
              </w:rPr>
            </w:r>
            <w:r w:rsidR="00A62CEB">
              <w:rPr>
                <w:noProof/>
                <w:webHidden/>
              </w:rPr>
              <w:fldChar w:fldCharType="separate"/>
            </w:r>
            <w:r w:rsidR="00A62CEB">
              <w:rPr>
                <w:noProof/>
                <w:webHidden/>
              </w:rPr>
              <w:t>22</w:t>
            </w:r>
            <w:r w:rsidR="00A62CEB">
              <w:rPr>
                <w:noProof/>
                <w:webHidden/>
              </w:rPr>
              <w:fldChar w:fldCharType="end"/>
            </w:r>
          </w:hyperlink>
        </w:p>
        <w:p w14:paraId="0952B946" w14:textId="56B9D40B"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59" w:history="1">
            <w:r w:rsidR="00A62CEB" w:rsidRPr="00A821DA">
              <w:rPr>
                <w:rStyle w:val="Hyperlink"/>
                <w:noProof/>
              </w:rPr>
              <w:t>3.2</w:t>
            </w:r>
            <w:r w:rsidR="00A62CEB">
              <w:rPr>
                <w:rFonts w:asciiTheme="minorHAnsi" w:eastAsiaTheme="minorEastAsia" w:hAnsiTheme="minorHAnsi"/>
                <w:noProof/>
                <w:sz w:val="22"/>
                <w:lang w:eastAsia="de-DE"/>
              </w:rPr>
              <w:tab/>
            </w:r>
            <w:r w:rsidR="00A62CEB" w:rsidRPr="00A821DA">
              <w:rPr>
                <w:rStyle w:val="Hyperlink"/>
                <w:noProof/>
              </w:rPr>
              <w:t>Das Problem der Projektaktualisierung</w:t>
            </w:r>
            <w:r w:rsidR="00A62CEB">
              <w:rPr>
                <w:noProof/>
                <w:webHidden/>
              </w:rPr>
              <w:tab/>
            </w:r>
            <w:r w:rsidR="00A62CEB">
              <w:rPr>
                <w:noProof/>
                <w:webHidden/>
              </w:rPr>
              <w:fldChar w:fldCharType="begin"/>
            </w:r>
            <w:r w:rsidR="00A62CEB">
              <w:rPr>
                <w:noProof/>
                <w:webHidden/>
              </w:rPr>
              <w:instrText xml:space="preserve"> PAGEREF _Toc93057359 \h </w:instrText>
            </w:r>
            <w:r w:rsidR="00A62CEB">
              <w:rPr>
                <w:noProof/>
                <w:webHidden/>
              </w:rPr>
            </w:r>
            <w:r w:rsidR="00A62CEB">
              <w:rPr>
                <w:noProof/>
                <w:webHidden/>
              </w:rPr>
              <w:fldChar w:fldCharType="separate"/>
            </w:r>
            <w:r w:rsidR="00A62CEB">
              <w:rPr>
                <w:noProof/>
                <w:webHidden/>
              </w:rPr>
              <w:t>25</w:t>
            </w:r>
            <w:r w:rsidR="00A62CEB">
              <w:rPr>
                <w:noProof/>
                <w:webHidden/>
              </w:rPr>
              <w:fldChar w:fldCharType="end"/>
            </w:r>
          </w:hyperlink>
        </w:p>
        <w:p w14:paraId="459A6981" w14:textId="19EE95BE" w:rsidR="00A62CEB" w:rsidRDefault="00D96F99">
          <w:pPr>
            <w:pStyle w:val="Verzeichnis1"/>
            <w:tabs>
              <w:tab w:val="left" w:pos="480"/>
              <w:tab w:val="right" w:leader="dot" w:pos="9062"/>
            </w:tabs>
            <w:rPr>
              <w:rFonts w:asciiTheme="minorHAnsi" w:eastAsiaTheme="minorEastAsia" w:hAnsiTheme="minorHAnsi"/>
              <w:noProof/>
              <w:sz w:val="22"/>
              <w:lang w:eastAsia="de-DE"/>
            </w:rPr>
          </w:pPr>
          <w:hyperlink w:anchor="_Toc93057360" w:history="1">
            <w:r w:rsidR="00A62CEB" w:rsidRPr="00A821DA">
              <w:rPr>
                <w:rStyle w:val="Hyperlink"/>
                <w:noProof/>
              </w:rPr>
              <w:t>4.</w:t>
            </w:r>
            <w:r w:rsidR="00A62CEB">
              <w:rPr>
                <w:rFonts w:asciiTheme="minorHAnsi" w:eastAsiaTheme="minorEastAsia" w:hAnsiTheme="minorHAnsi"/>
                <w:noProof/>
                <w:sz w:val="22"/>
                <w:lang w:eastAsia="de-DE"/>
              </w:rPr>
              <w:tab/>
            </w:r>
            <w:r w:rsidR="00A62CEB" w:rsidRPr="00A821DA">
              <w:rPr>
                <w:rStyle w:val="Hyperlink"/>
                <w:noProof/>
              </w:rPr>
              <w:t>Lösungsansatz</w:t>
            </w:r>
            <w:r w:rsidR="00A62CEB">
              <w:rPr>
                <w:noProof/>
                <w:webHidden/>
              </w:rPr>
              <w:tab/>
            </w:r>
            <w:r w:rsidR="00A62CEB">
              <w:rPr>
                <w:noProof/>
                <w:webHidden/>
              </w:rPr>
              <w:fldChar w:fldCharType="begin"/>
            </w:r>
            <w:r w:rsidR="00A62CEB">
              <w:rPr>
                <w:noProof/>
                <w:webHidden/>
              </w:rPr>
              <w:instrText xml:space="preserve"> PAGEREF _Toc93057360 \h </w:instrText>
            </w:r>
            <w:r w:rsidR="00A62CEB">
              <w:rPr>
                <w:noProof/>
                <w:webHidden/>
              </w:rPr>
            </w:r>
            <w:r w:rsidR="00A62CEB">
              <w:rPr>
                <w:noProof/>
                <w:webHidden/>
              </w:rPr>
              <w:fldChar w:fldCharType="separate"/>
            </w:r>
            <w:r w:rsidR="00A62CEB">
              <w:rPr>
                <w:noProof/>
                <w:webHidden/>
              </w:rPr>
              <w:t>27</w:t>
            </w:r>
            <w:r w:rsidR="00A62CEB">
              <w:rPr>
                <w:noProof/>
                <w:webHidden/>
              </w:rPr>
              <w:fldChar w:fldCharType="end"/>
            </w:r>
          </w:hyperlink>
        </w:p>
        <w:p w14:paraId="4FCE40BF" w14:textId="1FC22E9C" w:rsidR="00A62CEB" w:rsidRDefault="00D96F99">
          <w:pPr>
            <w:pStyle w:val="Verzeichnis1"/>
            <w:tabs>
              <w:tab w:val="left" w:pos="480"/>
              <w:tab w:val="right" w:leader="dot" w:pos="9062"/>
            </w:tabs>
            <w:rPr>
              <w:rFonts w:asciiTheme="minorHAnsi" w:eastAsiaTheme="minorEastAsia" w:hAnsiTheme="minorHAnsi"/>
              <w:noProof/>
              <w:sz w:val="22"/>
              <w:lang w:eastAsia="de-DE"/>
            </w:rPr>
          </w:pPr>
          <w:hyperlink w:anchor="_Toc93057361" w:history="1">
            <w:r w:rsidR="00A62CEB" w:rsidRPr="00A821DA">
              <w:rPr>
                <w:rStyle w:val="Hyperlink"/>
                <w:noProof/>
              </w:rPr>
              <w:t>5.</w:t>
            </w:r>
            <w:r w:rsidR="00A62CEB">
              <w:rPr>
                <w:rFonts w:asciiTheme="minorHAnsi" w:eastAsiaTheme="minorEastAsia" w:hAnsiTheme="minorHAnsi"/>
                <w:noProof/>
                <w:sz w:val="22"/>
                <w:lang w:eastAsia="de-DE"/>
              </w:rPr>
              <w:tab/>
            </w:r>
            <w:r w:rsidR="00A62CEB" w:rsidRPr="00A821DA">
              <w:rPr>
                <w:rStyle w:val="Hyperlink"/>
                <w:noProof/>
              </w:rPr>
              <w:t>Softwareentwurf</w:t>
            </w:r>
            <w:r w:rsidR="00A62CEB">
              <w:rPr>
                <w:noProof/>
                <w:webHidden/>
              </w:rPr>
              <w:tab/>
            </w:r>
            <w:r w:rsidR="00A62CEB">
              <w:rPr>
                <w:noProof/>
                <w:webHidden/>
              </w:rPr>
              <w:fldChar w:fldCharType="begin"/>
            </w:r>
            <w:r w:rsidR="00A62CEB">
              <w:rPr>
                <w:noProof/>
                <w:webHidden/>
              </w:rPr>
              <w:instrText xml:space="preserve"> PAGEREF _Toc93057361 \h </w:instrText>
            </w:r>
            <w:r w:rsidR="00A62CEB">
              <w:rPr>
                <w:noProof/>
                <w:webHidden/>
              </w:rPr>
            </w:r>
            <w:r w:rsidR="00A62CEB">
              <w:rPr>
                <w:noProof/>
                <w:webHidden/>
              </w:rPr>
              <w:fldChar w:fldCharType="separate"/>
            </w:r>
            <w:r w:rsidR="00A62CEB">
              <w:rPr>
                <w:noProof/>
                <w:webHidden/>
              </w:rPr>
              <w:t>28</w:t>
            </w:r>
            <w:r w:rsidR="00A62CEB">
              <w:rPr>
                <w:noProof/>
                <w:webHidden/>
              </w:rPr>
              <w:fldChar w:fldCharType="end"/>
            </w:r>
          </w:hyperlink>
        </w:p>
        <w:p w14:paraId="3696B2C8" w14:textId="55DFCF11"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62" w:history="1">
            <w:r w:rsidR="00A62CEB" w:rsidRPr="00A821DA">
              <w:rPr>
                <w:rStyle w:val="Hyperlink"/>
                <w:noProof/>
              </w:rPr>
              <w:t>5.1</w:t>
            </w:r>
            <w:r w:rsidR="00A62CEB">
              <w:rPr>
                <w:rFonts w:asciiTheme="minorHAnsi" w:eastAsiaTheme="minorEastAsia" w:hAnsiTheme="minorHAnsi"/>
                <w:noProof/>
                <w:sz w:val="22"/>
                <w:lang w:eastAsia="de-DE"/>
              </w:rPr>
              <w:tab/>
            </w:r>
            <w:r w:rsidR="00A62CEB" w:rsidRPr="00A821DA">
              <w:rPr>
                <w:rStyle w:val="Hyperlink"/>
                <w:noProof/>
              </w:rPr>
              <w:t>GUI Sketches</w:t>
            </w:r>
            <w:r w:rsidR="00A62CEB">
              <w:rPr>
                <w:noProof/>
                <w:webHidden/>
              </w:rPr>
              <w:tab/>
            </w:r>
            <w:r w:rsidR="00A62CEB">
              <w:rPr>
                <w:noProof/>
                <w:webHidden/>
              </w:rPr>
              <w:fldChar w:fldCharType="begin"/>
            </w:r>
            <w:r w:rsidR="00A62CEB">
              <w:rPr>
                <w:noProof/>
                <w:webHidden/>
              </w:rPr>
              <w:instrText xml:space="preserve"> PAGEREF _Toc93057362 \h </w:instrText>
            </w:r>
            <w:r w:rsidR="00A62CEB">
              <w:rPr>
                <w:noProof/>
                <w:webHidden/>
              </w:rPr>
            </w:r>
            <w:r w:rsidR="00A62CEB">
              <w:rPr>
                <w:noProof/>
                <w:webHidden/>
              </w:rPr>
              <w:fldChar w:fldCharType="separate"/>
            </w:r>
            <w:r w:rsidR="00A62CEB">
              <w:rPr>
                <w:noProof/>
                <w:webHidden/>
              </w:rPr>
              <w:t>28</w:t>
            </w:r>
            <w:r w:rsidR="00A62CEB">
              <w:rPr>
                <w:noProof/>
                <w:webHidden/>
              </w:rPr>
              <w:fldChar w:fldCharType="end"/>
            </w:r>
          </w:hyperlink>
        </w:p>
        <w:p w14:paraId="4E5582DD" w14:textId="344A9DA3"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63" w:history="1">
            <w:r w:rsidR="00A62CEB" w:rsidRPr="00A821DA">
              <w:rPr>
                <w:rStyle w:val="Hyperlink"/>
                <w:noProof/>
              </w:rPr>
              <w:t>5.2</w:t>
            </w:r>
            <w:r w:rsidR="00A62CEB">
              <w:rPr>
                <w:rFonts w:asciiTheme="minorHAnsi" w:eastAsiaTheme="minorEastAsia" w:hAnsiTheme="minorHAnsi"/>
                <w:noProof/>
                <w:sz w:val="22"/>
                <w:lang w:eastAsia="de-DE"/>
              </w:rPr>
              <w:tab/>
            </w:r>
            <w:r w:rsidR="00A62CEB" w:rsidRPr="00A821DA">
              <w:rPr>
                <w:rStyle w:val="Hyperlink"/>
                <w:noProof/>
              </w:rPr>
              <w:t>Architektur</w:t>
            </w:r>
            <w:r w:rsidR="00A62CEB">
              <w:rPr>
                <w:noProof/>
                <w:webHidden/>
              </w:rPr>
              <w:tab/>
            </w:r>
            <w:r w:rsidR="00A62CEB">
              <w:rPr>
                <w:noProof/>
                <w:webHidden/>
              </w:rPr>
              <w:fldChar w:fldCharType="begin"/>
            </w:r>
            <w:r w:rsidR="00A62CEB">
              <w:rPr>
                <w:noProof/>
                <w:webHidden/>
              </w:rPr>
              <w:instrText xml:space="preserve"> PAGEREF _Toc93057363 \h </w:instrText>
            </w:r>
            <w:r w:rsidR="00A62CEB">
              <w:rPr>
                <w:noProof/>
                <w:webHidden/>
              </w:rPr>
            </w:r>
            <w:r w:rsidR="00A62CEB">
              <w:rPr>
                <w:noProof/>
                <w:webHidden/>
              </w:rPr>
              <w:fldChar w:fldCharType="separate"/>
            </w:r>
            <w:r w:rsidR="00A62CEB">
              <w:rPr>
                <w:noProof/>
                <w:webHidden/>
              </w:rPr>
              <w:t>28</w:t>
            </w:r>
            <w:r w:rsidR="00A62CEB">
              <w:rPr>
                <w:noProof/>
                <w:webHidden/>
              </w:rPr>
              <w:fldChar w:fldCharType="end"/>
            </w:r>
          </w:hyperlink>
        </w:p>
        <w:p w14:paraId="418A3AD1" w14:textId="3480F675"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64" w:history="1">
            <w:r w:rsidR="00A62CEB" w:rsidRPr="00A821DA">
              <w:rPr>
                <w:rStyle w:val="Hyperlink"/>
                <w:noProof/>
              </w:rPr>
              <w:t>5.3</w:t>
            </w:r>
            <w:r w:rsidR="00A62CEB">
              <w:rPr>
                <w:rFonts w:asciiTheme="minorHAnsi" w:eastAsiaTheme="minorEastAsia" w:hAnsiTheme="minorHAnsi"/>
                <w:noProof/>
                <w:sz w:val="22"/>
                <w:lang w:eastAsia="de-DE"/>
              </w:rPr>
              <w:tab/>
            </w:r>
            <w:r w:rsidR="00A62CEB" w:rsidRPr="00A821DA">
              <w:rPr>
                <w:rStyle w:val="Hyperlink"/>
                <w:noProof/>
              </w:rPr>
              <w:t>Extrafunktionalitäten</w:t>
            </w:r>
            <w:r w:rsidR="00A62CEB">
              <w:rPr>
                <w:noProof/>
                <w:webHidden/>
              </w:rPr>
              <w:tab/>
            </w:r>
            <w:r w:rsidR="00A62CEB">
              <w:rPr>
                <w:noProof/>
                <w:webHidden/>
              </w:rPr>
              <w:fldChar w:fldCharType="begin"/>
            </w:r>
            <w:r w:rsidR="00A62CEB">
              <w:rPr>
                <w:noProof/>
                <w:webHidden/>
              </w:rPr>
              <w:instrText xml:space="preserve"> PAGEREF _Toc93057364 \h </w:instrText>
            </w:r>
            <w:r w:rsidR="00A62CEB">
              <w:rPr>
                <w:noProof/>
                <w:webHidden/>
              </w:rPr>
            </w:r>
            <w:r w:rsidR="00A62CEB">
              <w:rPr>
                <w:noProof/>
                <w:webHidden/>
              </w:rPr>
              <w:fldChar w:fldCharType="separate"/>
            </w:r>
            <w:r w:rsidR="00A62CEB">
              <w:rPr>
                <w:noProof/>
                <w:webHidden/>
              </w:rPr>
              <w:t>28</w:t>
            </w:r>
            <w:r w:rsidR="00A62CEB">
              <w:rPr>
                <w:noProof/>
                <w:webHidden/>
              </w:rPr>
              <w:fldChar w:fldCharType="end"/>
            </w:r>
          </w:hyperlink>
        </w:p>
        <w:p w14:paraId="6EFF384B" w14:textId="187D2081" w:rsidR="00A62CEB" w:rsidRDefault="00D96F99">
          <w:pPr>
            <w:pStyle w:val="Verzeichnis1"/>
            <w:tabs>
              <w:tab w:val="left" w:pos="480"/>
              <w:tab w:val="right" w:leader="dot" w:pos="9062"/>
            </w:tabs>
            <w:rPr>
              <w:rFonts w:asciiTheme="minorHAnsi" w:eastAsiaTheme="minorEastAsia" w:hAnsiTheme="minorHAnsi"/>
              <w:noProof/>
              <w:sz w:val="22"/>
              <w:lang w:eastAsia="de-DE"/>
            </w:rPr>
          </w:pPr>
          <w:hyperlink w:anchor="_Toc93057365" w:history="1">
            <w:r w:rsidR="00A62CEB" w:rsidRPr="00A821DA">
              <w:rPr>
                <w:rStyle w:val="Hyperlink"/>
                <w:noProof/>
              </w:rPr>
              <w:t>6.</w:t>
            </w:r>
            <w:r w:rsidR="00A62CEB">
              <w:rPr>
                <w:rFonts w:asciiTheme="minorHAnsi" w:eastAsiaTheme="minorEastAsia" w:hAnsiTheme="minorHAnsi"/>
                <w:noProof/>
                <w:sz w:val="22"/>
                <w:lang w:eastAsia="de-DE"/>
              </w:rPr>
              <w:tab/>
            </w:r>
            <w:r w:rsidR="00A62CEB" w:rsidRPr="00A821DA">
              <w:rPr>
                <w:rStyle w:val="Hyperlink"/>
                <w:noProof/>
              </w:rPr>
              <w:t>Implementierung und Evaluierung</w:t>
            </w:r>
            <w:r w:rsidR="00A62CEB">
              <w:rPr>
                <w:noProof/>
                <w:webHidden/>
              </w:rPr>
              <w:tab/>
            </w:r>
            <w:r w:rsidR="00A62CEB">
              <w:rPr>
                <w:noProof/>
                <w:webHidden/>
              </w:rPr>
              <w:fldChar w:fldCharType="begin"/>
            </w:r>
            <w:r w:rsidR="00A62CEB">
              <w:rPr>
                <w:noProof/>
                <w:webHidden/>
              </w:rPr>
              <w:instrText xml:space="preserve"> PAGEREF _Toc93057365 \h </w:instrText>
            </w:r>
            <w:r w:rsidR="00A62CEB">
              <w:rPr>
                <w:noProof/>
                <w:webHidden/>
              </w:rPr>
            </w:r>
            <w:r w:rsidR="00A62CEB">
              <w:rPr>
                <w:noProof/>
                <w:webHidden/>
              </w:rPr>
              <w:fldChar w:fldCharType="separate"/>
            </w:r>
            <w:r w:rsidR="00A62CEB">
              <w:rPr>
                <w:noProof/>
                <w:webHidden/>
              </w:rPr>
              <w:t>30</w:t>
            </w:r>
            <w:r w:rsidR="00A62CEB">
              <w:rPr>
                <w:noProof/>
                <w:webHidden/>
              </w:rPr>
              <w:fldChar w:fldCharType="end"/>
            </w:r>
          </w:hyperlink>
        </w:p>
        <w:p w14:paraId="501F8351" w14:textId="1176AF44" w:rsidR="00A62CEB" w:rsidRDefault="00D96F99">
          <w:pPr>
            <w:pStyle w:val="Verzeichnis1"/>
            <w:tabs>
              <w:tab w:val="left" w:pos="480"/>
              <w:tab w:val="right" w:leader="dot" w:pos="9062"/>
            </w:tabs>
            <w:rPr>
              <w:rFonts w:asciiTheme="minorHAnsi" w:eastAsiaTheme="minorEastAsia" w:hAnsiTheme="minorHAnsi"/>
              <w:noProof/>
              <w:sz w:val="22"/>
              <w:lang w:eastAsia="de-DE"/>
            </w:rPr>
          </w:pPr>
          <w:hyperlink w:anchor="_Toc93057366" w:history="1">
            <w:r w:rsidR="00A62CEB" w:rsidRPr="00A821DA">
              <w:rPr>
                <w:rStyle w:val="Hyperlink"/>
                <w:noProof/>
              </w:rPr>
              <w:t>7.</w:t>
            </w:r>
            <w:r w:rsidR="00A62CEB">
              <w:rPr>
                <w:rFonts w:asciiTheme="minorHAnsi" w:eastAsiaTheme="minorEastAsia" w:hAnsiTheme="minorHAnsi"/>
                <w:noProof/>
                <w:sz w:val="22"/>
                <w:lang w:eastAsia="de-DE"/>
              </w:rPr>
              <w:tab/>
            </w:r>
            <w:r w:rsidR="00A62CEB" w:rsidRPr="00A821DA">
              <w:rPr>
                <w:rStyle w:val="Hyperlink"/>
                <w:noProof/>
              </w:rPr>
              <w:t>Zusammenfassung</w:t>
            </w:r>
            <w:r w:rsidR="00A62CEB">
              <w:rPr>
                <w:noProof/>
                <w:webHidden/>
              </w:rPr>
              <w:tab/>
            </w:r>
            <w:r w:rsidR="00A62CEB">
              <w:rPr>
                <w:noProof/>
                <w:webHidden/>
              </w:rPr>
              <w:fldChar w:fldCharType="begin"/>
            </w:r>
            <w:r w:rsidR="00A62CEB">
              <w:rPr>
                <w:noProof/>
                <w:webHidden/>
              </w:rPr>
              <w:instrText xml:space="preserve"> PAGEREF _Toc93057366 \h </w:instrText>
            </w:r>
            <w:r w:rsidR="00A62CEB">
              <w:rPr>
                <w:noProof/>
                <w:webHidden/>
              </w:rPr>
            </w:r>
            <w:r w:rsidR="00A62CEB">
              <w:rPr>
                <w:noProof/>
                <w:webHidden/>
              </w:rPr>
              <w:fldChar w:fldCharType="separate"/>
            </w:r>
            <w:r w:rsidR="00A62CEB">
              <w:rPr>
                <w:noProof/>
                <w:webHidden/>
              </w:rPr>
              <w:t>31</w:t>
            </w:r>
            <w:r w:rsidR="00A62CEB">
              <w:rPr>
                <w:noProof/>
                <w:webHidden/>
              </w:rPr>
              <w:fldChar w:fldCharType="end"/>
            </w:r>
          </w:hyperlink>
        </w:p>
        <w:p w14:paraId="63FD8DD2" w14:textId="09D48731"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67" w:history="1">
            <w:r w:rsidR="00A62CEB" w:rsidRPr="00A821DA">
              <w:rPr>
                <w:rStyle w:val="Hyperlink"/>
                <w:noProof/>
              </w:rPr>
              <w:t>7.1</w:t>
            </w:r>
            <w:r w:rsidR="00A62CEB">
              <w:rPr>
                <w:rFonts w:asciiTheme="minorHAnsi" w:eastAsiaTheme="minorEastAsia" w:hAnsiTheme="minorHAnsi"/>
                <w:noProof/>
                <w:sz w:val="22"/>
                <w:lang w:eastAsia="de-DE"/>
              </w:rPr>
              <w:tab/>
            </w:r>
            <w:r w:rsidR="00A62CEB" w:rsidRPr="00A821DA">
              <w:rPr>
                <w:rStyle w:val="Hyperlink"/>
                <w:noProof/>
              </w:rPr>
              <w:t>Zusammenfassung</w:t>
            </w:r>
            <w:r w:rsidR="00A62CEB">
              <w:rPr>
                <w:noProof/>
                <w:webHidden/>
              </w:rPr>
              <w:tab/>
            </w:r>
            <w:r w:rsidR="00A62CEB">
              <w:rPr>
                <w:noProof/>
                <w:webHidden/>
              </w:rPr>
              <w:fldChar w:fldCharType="begin"/>
            </w:r>
            <w:r w:rsidR="00A62CEB">
              <w:rPr>
                <w:noProof/>
                <w:webHidden/>
              </w:rPr>
              <w:instrText xml:space="preserve"> PAGEREF _Toc93057367 \h </w:instrText>
            </w:r>
            <w:r w:rsidR="00A62CEB">
              <w:rPr>
                <w:noProof/>
                <w:webHidden/>
              </w:rPr>
            </w:r>
            <w:r w:rsidR="00A62CEB">
              <w:rPr>
                <w:noProof/>
                <w:webHidden/>
              </w:rPr>
              <w:fldChar w:fldCharType="separate"/>
            </w:r>
            <w:r w:rsidR="00A62CEB">
              <w:rPr>
                <w:noProof/>
                <w:webHidden/>
              </w:rPr>
              <w:t>31</w:t>
            </w:r>
            <w:r w:rsidR="00A62CEB">
              <w:rPr>
                <w:noProof/>
                <w:webHidden/>
              </w:rPr>
              <w:fldChar w:fldCharType="end"/>
            </w:r>
          </w:hyperlink>
        </w:p>
        <w:p w14:paraId="11369180" w14:textId="21B924D8"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68" w:history="1">
            <w:r w:rsidR="00A62CEB" w:rsidRPr="00A821DA">
              <w:rPr>
                <w:rStyle w:val="Hyperlink"/>
                <w:noProof/>
              </w:rPr>
              <w:t>7.2</w:t>
            </w:r>
            <w:r w:rsidR="00A62CEB">
              <w:rPr>
                <w:rFonts w:asciiTheme="minorHAnsi" w:eastAsiaTheme="minorEastAsia" w:hAnsiTheme="minorHAnsi"/>
                <w:noProof/>
                <w:sz w:val="22"/>
                <w:lang w:eastAsia="de-DE"/>
              </w:rPr>
              <w:tab/>
            </w:r>
            <w:r w:rsidR="00A62CEB" w:rsidRPr="00A821DA">
              <w:rPr>
                <w:rStyle w:val="Hyperlink"/>
                <w:noProof/>
              </w:rPr>
              <w:t>Das Problem</w:t>
            </w:r>
            <w:r w:rsidR="00A62CEB">
              <w:rPr>
                <w:noProof/>
                <w:webHidden/>
              </w:rPr>
              <w:tab/>
            </w:r>
            <w:r w:rsidR="00A62CEB">
              <w:rPr>
                <w:noProof/>
                <w:webHidden/>
              </w:rPr>
              <w:fldChar w:fldCharType="begin"/>
            </w:r>
            <w:r w:rsidR="00A62CEB">
              <w:rPr>
                <w:noProof/>
                <w:webHidden/>
              </w:rPr>
              <w:instrText xml:space="preserve"> PAGEREF _Toc93057368 \h </w:instrText>
            </w:r>
            <w:r w:rsidR="00A62CEB">
              <w:rPr>
                <w:noProof/>
                <w:webHidden/>
              </w:rPr>
            </w:r>
            <w:r w:rsidR="00A62CEB">
              <w:rPr>
                <w:noProof/>
                <w:webHidden/>
              </w:rPr>
              <w:fldChar w:fldCharType="separate"/>
            </w:r>
            <w:r w:rsidR="00A62CEB">
              <w:rPr>
                <w:noProof/>
                <w:webHidden/>
              </w:rPr>
              <w:t>31</w:t>
            </w:r>
            <w:r w:rsidR="00A62CEB">
              <w:rPr>
                <w:noProof/>
                <w:webHidden/>
              </w:rPr>
              <w:fldChar w:fldCharType="end"/>
            </w:r>
          </w:hyperlink>
        </w:p>
        <w:p w14:paraId="757897AA" w14:textId="4B1B15EF" w:rsidR="00A62CEB" w:rsidRDefault="00D96F99">
          <w:pPr>
            <w:pStyle w:val="Verzeichnis2"/>
            <w:tabs>
              <w:tab w:val="left" w:pos="880"/>
              <w:tab w:val="right" w:leader="dot" w:pos="9062"/>
            </w:tabs>
            <w:rPr>
              <w:rFonts w:asciiTheme="minorHAnsi" w:eastAsiaTheme="minorEastAsia" w:hAnsiTheme="minorHAnsi"/>
              <w:noProof/>
              <w:sz w:val="22"/>
              <w:lang w:eastAsia="de-DE"/>
            </w:rPr>
          </w:pPr>
          <w:hyperlink w:anchor="_Toc93057369" w:history="1">
            <w:r w:rsidR="00A62CEB" w:rsidRPr="00A821DA">
              <w:rPr>
                <w:rStyle w:val="Hyperlink"/>
                <w:noProof/>
              </w:rPr>
              <w:t>7.3</w:t>
            </w:r>
            <w:r w:rsidR="00A62CEB">
              <w:rPr>
                <w:rFonts w:asciiTheme="minorHAnsi" w:eastAsiaTheme="minorEastAsia" w:hAnsiTheme="minorHAnsi"/>
                <w:noProof/>
                <w:sz w:val="22"/>
                <w:lang w:eastAsia="de-DE"/>
              </w:rPr>
              <w:tab/>
            </w:r>
            <w:r w:rsidR="00A62CEB" w:rsidRPr="00A821DA">
              <w:rPr>
                <w:rStyle w:val="Hyperlink"/>
                <w:noProof/>
              </w:rPr>
              <w:t>Mögliche Erweiterungspunkte</w:t>
            </w:r>
            <w:r w:rsidR="00A62CEB">
              <w:rPr>
                <w:noProof/>
                <w:webHidden/>
              </w:rPr>
              <w:tab/>
            </w:r>
            <w:r w:rsidR="00A62CEB">
              <w:rPr>
                <w:noProof/>
                <w:webHidden/>
              </w:rPr>
              <w:fldChar w:fldCharType="begin"/>
            </w:r>
            <w:r w:rsidR="00A62CEB">
              <w:rPr>
                <w:noProof/>
                <w:webHidden/>
              </w:rPr>
              <w:instrText xml:space="preserve"> PAGEREF _Toc93057369 \h </w:instrText>
            </w:r>
            <w:r w:rsidR="00A62CEB">
              <w:rPr>
                <w:noProof/>
                <w:webHidden/>
              </w:rPr>
            </w:r>
            <w:r w:rsidR="00A62CEB">
              <w:rPr>
                <w:noProof/>
                <w:webHidden/>
              </w:rPr>
              <w:fldChar w:fldCharType="separate"/>
            </w:r>
            <w:r w:rsidR="00A62CEB">
              <w:rPr>
                <w:noProof/>
                <w:webHidden/>
              </w:rPr>
              <w:t>31</w:t>
            </w:r>
            <w:r w:rsidR="00A62CEB">
              <w:rPr>
                <w:noProof/>
                <w:webHidden/>
              </w:rPr>
              <w:fldChar w:fldCharType="end"/>
            </w:r>
          </w:hyperlink>
        </w:p>
        <w:p w14:paraId="2E5F4F7E" w14:textId="4E6CA35D" w:rsidR="00A62CEB" w:rsidRDefault="00D96F99">
          <w:pPr>
            <w:pStyle w:val="Verzeichnis1"/>
            <w:tabs>
              <w:tab w:val="right" w:leader="dot" w:pos="9062"/>
            </w:tabs>
            <w:rPr>
              <w:rFonts w:asciiTheme="minorHAnsi" w:eastAsiaTheme="minorEastAsia" w:hAnsiTheme="minorHAnsi"/>
              <w:noProof/>
              <w:sz w:val="22"/>
              <w:lang w:eastAsia="de-DE"/>
            </w:rPr>
          </w:pPr>
          <w:hyperlink w:anchor="_Toc93057370" w:history="1">
            <w:r w:rsidR="00A62CEB" w:rsidRPr="00A821DA">
              <w:rPr>
                <w:rStyle w:val="Hyperlink"/>
                <w:noProof/>
              </w:rPr>
              <w:t>Literatur</w:t>
            </w:r>
            <w:r w:rsidR="00A62CEB">
              <w:rPr>
                <w:noProof/>
                <w:webHidden/>
              </w:rPr>
              <w:tab/>
            </w:r>
            <w:r w:rsidR="00A62CEB">
              <w:rPr>
                <w:noProof/>
                <w:webHidden/>
              </w:rPr>
              <w:fldChar w:fldCharType="begin"/>
            </w:r>
            <w:r w:rsidR="00A62CEB">
              <w:rPr>
                <w:noProof/>
                <w:webHidden/>
              </w:rPr>
              <w:instrText xml:space="preserve"> PAGEREF _Toc93057370 \h </w:instrText>
            </w:r>
            <w:r w:rsidR="00A62CEB">
              <w:rPr>
                <w:noProof/>
                <w:webHidden/>
              </w:rPr>
            </w:r>
            <w:r w:rsidR="00A62CEB">
              <w:rPr>
                <w:noProof/>
                <w:webHidden/>
              </w:rPr>
              <w:fldChar w:fldCharType="separate"/>
            </w:r>
            <w:r w:rsidR="00A62CEB">
              <w:rPr>
                <w:noProof/>
                <w:webHidden/>
              </w:rPr>
              <w:t>32</w:t>
            </w:r>
            <w:r w:rsidR="00A62CEB">
              <w:rPr>
                <w:noProof/>
                <w:webHidden/>
              </w:rPr>
              <w:fldChar w:fldCharType="end"/>
            </w:r>
          </w:hyperlink>
        </w:p>
        <w:p w14:paraId="19795CA2" w14:textId="334ABC29" w:rsidR="00A62CEB" w:rsidRDefault="00D96F99">
          <w:pPr>
            <w:pStyle w:val="Verzeichnis1"/>
            <w:tabs>
              <w:tab w:val="right" w:leader="dot" w:pos="9062"/>
            </w:tabs>
            <w:rPr>
              <w:rFonts w:asciiTheme="minorHAnsi" w:eastAsiaTheme="minorEastAsia" w:hAnsiTheme="minorHAnsi"/>
              <w:noProof/>
              <w:sz w:val="22"/>
              <w:lang w:eastAsia="de-DE"/>
            </w:rPr>
          </w:pPr>
          <w:hyperlink w:anchor="_Toc93057371" w:history="1">
            <w:r w:rsidR="00A62CEB" w:rsidRPr="00A821DA">
              <w:rPr>
                <w:rStyle w:val="Hyperlink"/>
                <w:noProof/>
              </w:rPr>
              <w:t>Anhang</w:t>
            </w:r>
            <w:r w:rsidR="00A62CEB">
              <w:rPr>
                <w:noProof/>
                <w:webHidden/>
              </w:rPr>
              <w:tab/>
            </w:r>
            <w:r w:rsidR="00A62CEB">
              <w:rPr>
                <w:noProof/>
                <w:webHidden/>
              </w:rPr>
              <w:fldChar w:fldCharType="begin"/>
            </w:r>
            <w:r w:rsidR="00A62CEB">
              <w:rPr>
                <w:noProof/>
                <w:webHidden/>
              </w:rPr>
              <w:instrText xml:space="preserve"> PAGEREF _Toc93057371 \h </w:instrText>
            </w:r>
            <w:r w:rsidR="00A62CEB">
              <w:rPr>
                <w:noProof/>
                <w:webHidden/>
              </w:rPr>
            </w:r>
            <w:r w:rsidR="00A62CEB">
              <w:rPr>
                <w:noProof/>
                <w:webHidden/>
              </w:rPr>
              <w:fldChar w:fldCharType="separate"/>
            </w:r>
            <w:r w:rsidR="00A62CEB">
              <w:rPr>
                <w:noProof/>
                <w:webHidden/>
              </w:rPr>
              <w:t>35</w:t>
            </w:r>
            <w:r w:rsidR="00A62CEB">
              <w:rPr>
                <w:noProof/>
                <w:webHidden/>
              </w:rPr>
              <w:fldChar w:fldCharType="end"/>
            </w:r>
          </w:hyperlink>
        </w:p>
        <w:p w14:paraId="0989C49F" w14:textId="5FE36DBE"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3057339"/>
      <w:r>
        <w:lastRenderedPageBreak/>
        <w:t>Abbildungsverzeichnis</w:t>
      </w:r>
      <w:bookmarkEnd w:id="4"/>
    </w:p>
    <w:p w14:paraId="3708A90D" w14:textId="77777777" w:rsidR="000946AB" w:rsidRDefault="003E1E88" w:rsidP="000946AB">
      <w:fldSimple w:instr=" TOC \h \z \c &quot;Abbildung&quot; ">
        <w:r w:rsidR="000946AB">
          <w:rPr>
            <w:b/>
            <w:bCs/>
            <w:noProof/>
          </w:rPr>
          <w:t>Es konnten keine Einträge für ein Abbildungsverzeichnis gefunden werden.</w:t>
        </w:r>
      </w:fldSimple>
      <w:r w:rsidR="000946AB">
        <w:br w:type="page"/>
      </w:r>
    </w:p>
    <w:p w14:paraId="624A32AF" w14:textId="77777777" w:rsidR="000946AB" w:rsidRDefault="000946AB" w:rsidP="000946AB">
      <w:pPr>
        <w:pStyle w:val="berschrift1"/>
      </w:pPr>
      <w:bookmarkStart w:id="5" w:name="_Toc93057340"/>
      <w:r>
        <w:lastRenderedPageBreak/>
        <w:t>Tabellenverzeichnis</w:t>
      </w:r>
      <w:bookmarkEnd w:id="5"/>
    </w:p>
    <w:p w14:paraId="5387510B" w14:textId="77777777" w:rsidR="000946AB" w:rsidRDefault="003E1E88" w:rsidP="000946AB">
      <w:fldSimple w:instr=" TOC \h \z \c &quot;Tabelle&quot; ">
        <w:r w:rsidR="000946AB">
          <w:rPr>
            <w:b/>
            <w:bCs/>
            <w:noProof/>
          </w:rPr>
          <w:t>Es konnten keine Einträge für ein Abbildungsverzeichnis gefunden werden.</w:t>
        </w:r>
      </w:fldSimple>
      <w:r w:rsidR="000946AB">
        <w:br w:type="page"/>
      </w:r>
    </w:p>
    <w:p w14:paraId="093CFB4D" w14:textId="77777777" w:rsidR="001E7F2B" w:rsidRDefault="001E7F2B" w:rsidP="00BB176E">
      <w:pPr>
        <w:pStyle w:val="berschrift1"/>
      </w:pPr>
      <w:bookmarkStart w:id="6" w:name="_Toc93057341"/>
      <w:r>
        <w:lastRenderedPageBreak/>
        <w:t>Abkürzungsverzeichnis</w:t>
      </w:r>
      <w:bookmarkEnd w:id="6"/>
    </w:p>
    <w:p w14:paraId="70BBD80A" w14:textId="77777777" w:rsidR="00141436" w:rsidRDefault="00BB176E" w:rsidP="00BB176E">
      <w:pPr>
        <w:rPr>
          <w:noProof/>
        </w:rPr>
        <w:sectPr w:rsidR="00141436" w:rsidSect="00141436">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715BDAD6" w14:textId="77777777" w:rsidR="00141436" w:rsidRDefault="00141436">
      <w:pPr>
        <w:pStyle w:val="Index1"/>
        <w:tabs>
          <w:tab w:val="right" w:leader="dot" w:pos="9062"/>
        </w:tabs>
        <w:rPr>
          <w:noProof/>
        </w:rPr>
      </w:pPr>
      <w:r>
        <w:rPr>
          <w:noProof/>
        </w:rPr>
        <w:t xml:space="preserve">CI/CD  </w:t>
      </w:r>
      <w:r w:rsidRPr="00D833EF">
        <w:rPr>
          <w:i/>
          <w:noProof/>
        </w:rPr>
        <w:t>Continuous Integration und Continuous Delivery</w:t>
      </w:r>
    </w:p>
    <w:p w14:paraId="6BE73076" w14:textId="77777777" w:rsidR="00141436" w:rsidRDefault="00141436">
      <w:pPr>
        <w:pStyle w:val="Index1"/>
        <w:tabs>
          <w:tab w:val="right" w:leader="dot" w:pos="9062"/>
        </w:tabs>
        <w:rPr>
          <w:noProof/>
        </w:rPr>
      </w:pPr>
      <w:r>
        <w:rPr>
          <w:noProof/>
        </w:rPr>
        <w:t>DevOps  Development und IT Operations</w:t>
      </w:r>
    </w:p>
    <w:p w14:paraId="1F3B0E4A" w14:textId="77777777" w:rsidR="00141436" w:rsidRDefault="00141436">
      <w:pPr>
        <w:pStyle w:val="Index1"/>
        <w:tabs>
          <w:tab w:val="right" w:leader="dot" w:pos="9062"/>
        </w:tabs>
        <w:rPr>
          <w:noProof/>
        </w:rPr>
      </w:pPr>
      <w:r>
        <w:rPr>
          <w:noProof/>
        </w:rPr>
        <w:t xml:space="preserve">GUI  </w:t>
      </w:r>
      <w:r w:rsidRPr="00D833EF">
        <w:rPr>
          <w:noProof/>
        </w:rPr>
        <w:t xml:space="preserve"> Graphical User Interface</w:t>
      </w:r>
    </w:p>
    <w:p w14:paraId="379FE441" w14:textId="77777777" w:rsidR="00141436" w:rsidRDefault="00141436">
      <w:pPr>
        <w:pStyle w:val="Index1"/>
        <w:tabs>
          <w:tab w:val="right" w:leader="dot" w:pos="9062"/>
        </w:tabs>
        <w:rPr>
          <w:noProof/>
        </w:rPr>
      </w:pPr>
      <w:r>
        <w:rPr>
          <w:noProof/>
        </w:rPr>
        <w:t>IDE  Integrated Development Environment</w:t>
      </w:r>
    </w:p>
    <w:p w14:paraId="0C04745F" w14:textId="77777777" w:rsidR="00141436" w:rsidRDefault="00141436">
      <w:pPr>
        <w:pStyle w:val="Index1"/>
        <w:tabs>
          <w:tab w:val="right" w:leader="dot" w:pos="9062"/>
        </w:tabs>
        <w:rPr>
          <w:noProof/>
        </w:rPr>
      </w:pPr>
      <w:r>
        <w:rPr>
          <w:noProof/>
        </w:rPr>
        <w:t xml:space="preserve">JRE  </w:t>
      </w:r>
      <w:r w:rsidRPr="00D833EF">
        <w:rPr>
          <w:i/>
          <w:noProof/>
        </w:rPr>
        <w:t>Java Runtime Environment</w:t>
      </w:r>
    </w:p>
    <w:p w14:paraId="21F1236D" w14:textId="77777777" w:rsidR="00141436" w:rsidRDefault="00141436">
      <w:pPr>
        <w:pStyle w:val="Index1"/>
        <w:tabs>
          <w:tab w:val="right" w:leader="dot" w:pos="9062"/>
        </w:tabs>
        <w:rPr>
          <w:noProof/>
        </w:rPr>
      </w:pPr>
      <w:r>
        <w:rPr>
          <w:noProof/>
        </w:rPr>
        <w:t>UML  Unified Modeling Language</w:t>
      </w:r>
    </w:p>
    <w:p w14:paraId="2A148840" w14:textId="77777777" w:rsidR="00141436" w:rsidRDefault="00141436" w:rsidP="00BB176E">
      <w:pPr>
        <w:rPr>
          <w:noProof/>
        </w:rPr>
        <w:sectPr w:rsidR="00141436" w:rsidSect="00141436">
          <w:type w:val="continuous"/>
          <w:pgSz w:w="11906" w:h="16838"/>
          <w:pgMar w:top="1417" w:right="1417" w:bottom="1134" w:left="1417" w:header="708" w:footer="708" w:gutter="0"/>
          <w:cols w:space="720"/>
          <w:docGrid w:linePitch="360"/>
        </w:sectPr>
      </w:pPr>
    </w:p>
    <w:p w14:paraId="30D7031F" w14:textId="65C3F82B" w:rsidR="00BB176E" w:rsidRPr="00BB176E" w:rsidRDefault="00BB176E" w:rsidP="00BB176E">
      <w:r>
        <w:fldChar w:fldCharType="end"/>
      </w:r>
    </w:p>
    <w:p w14:paraId="439F8611" w14:textId="70FF2B5E"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93057342"/>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r w:rsidR="004410DF">
        <w:rPr>
          <w:color w:val="538135" w:themeColor="accent6" w:themeShade="BF"/>
        </w:rPr>
        <w:t>Build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Toolchain)</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Toolchains aus unterschiedlichen Tools aufgebaut sein. Die größte Verwendung finden Toolchains jedoch in der Umsetzung der </w:t>
      </w:r>
      <w:r w:rsidRPr="00D32C04">
        <w:rPr>
          <w:color w:val="538135" w:themeColor="accent6" w:themeShade="BF"/>
        </w:rPr>
        <w:t>Continuous Integration</w:t>
      </w:r>
      <w:r>
        <w:rPr>
          <w:color w:val="538135" w:themeColor="accent6" w:themeShade="BF"/>
        </w:rPr>
        <w:t xml:space="preserve"> und Continuous Delivery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93057343"/>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93057344"/>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93057345"/>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Buildscrip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93057346"/>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93057347"/>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r w:rsidRPr="00E07ACD">
        <w:t xml:space="preserve">Graphical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93057348"/>
      <w:r>
        <w:t>Weiterer Aufbau</w:t>
      </w:r>
      <w:bookmarkEnd w:id="13"/>
    </w:p>
    <w:p w14:paraId="6B9083B4" w14:textId="1D1C158E" w:rsidR="00D242AE" w:rsidRDefault="00D242AE" w:rsidP="00D242AE">
      <w:r>
        <w:t xml:space="preserve">In Kapitel </w:t>
      </w:r>
      <w:r w:rsidR="001E7BC1">
        <w:t>2</w:t>
      </w:r>
      <w:r>
        <w:t xml:space="preserve"> wird der aktuelle Stand der Technik </w:t>
      </w:r>
      <w:r w:rsidR="00BD24AC">
        <w:t>bezüglich aktueller Möglichkeiten</w:t>
      </w:r>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07A8DB7" w14:textId="670712E6" w:rsidR="00E01875" w:rsidRDefault="001E7F2B" w:rsidP="00EE32A8">
      <w:pPr>
        <w:pStyle w:val="berschrift1"/>
        <w:numPr>
          <w:ilvl w:val="0"/>
          <w:numId w:val="1"/>
        </w:numPr>
      </w:pPr>
      <w:bookmarkStart w:id="14" w:name="_Toc93057349"/>
      <w:r>
        <w:lastRenderedPageBreak/>
        <w:t>Grundlagen</w:t>
      </w:r>
      <w:bookmarkEnd w:id="14"/>
    </w:p>
    <w:p w14:paraId="156CDFBE" w14:textId="344F2A33" w:rsidR="00DF2D45" w:rsidRPr="00DF2D45" w:rsidRDefault="00DF2D45" w:rsidP="00DF2D45">
      <w:r>
        <w:t>In diesem Kapitel werden die Grundlagen erklärt, die für das Verständnis aller weiteren Kapitel notwendig sind.</w:t>
      </w:r>
    </w:p>
    <w:p w14:paraId="1FD7FA5D" w14:textId="55525717" w:rsidR="006238DF" w:rsidRDefault="006238DF" w:rsidP="006238DF">
      <w:pPr>
        <w:pStyle w:val="berschrift2"/>
        <w:numPr>
          <w:ilvl w:val="1"/>
          <w:numId w:val="1"/>
        </w:numPr>
      </w:pPr>
      <w:bookmarkStart w:id="15" w:name="_Toc93057350"/>
      <w:r>
        <w:t>Softwareprojekte</w:t>
      </w:r>
      <w:bookmarkEnd w:id="15"/>
    </w:p>
    <w:p w14:paraId="0018DFE7" w14:textId="77116863" w:rsidR="006238DF" w:rsidRPr="006238DF" w:rsidRDefault="00A62CEB" w:rsidP="00A62CEB">
      <w:pPr>
        <w:pStyle w:val="Listenabsatz"/>
        <w:numPr>
          <w:ilvl w:val="0"/>
          <w:numId w:val="47"/>
        </w:numPr>
      </w:pPr>
      <w:r>
        <w:t>Was sind Projekte und Softwareprojekte in dem Kontext dieser Bachelorarbeit</w:t>
      </w:r>
    </w:p>
    <w:p w14:paraId="6E81FD40" w14:textId="77777777" w:rsidR="00E01875" w:rsidRPr="00EE32A8" w:rsidRDefault="00E01875" w:rsidP="00E01875">
      <w:pPr>
        <w:pStyle w:val="berschrift2"/>
        <w:numPr>
          <w:ilvl w:val="1"/>
          <w:numId w:val="1"/>
        </w:numPr>
      </w:pPr>
      <w:bookmarkStart w:id="16" w:name="_Toc93057351"/>
      <w:r w:rsidRPr="00EE32A8">
        <w:t>Die Bedeutung von DevOps</w:t>
      </w:r>
      <w:bookmarkEnd w:id="16"/>
      <w:r w:rsidRPr="00EE32A8">
        <w:fldChar w:fldCharType="begin"/>
      </w:r>
      <w:r w:rsidRPr="00EE32A8">
        <w:instrText xml:space="preserve"> XE "DevOps" \t "Development und IT Operations" </w:instrText>
      </w:r>
      <w:r w:rsidRPr="00EE32A8">
        <w:fldChar w:fldCharType="end"/>
      </w:r>
    </w:p>
    <w:p w14:paraId="0BDD70DF" w14:textId="3AE6CC11" w:rsidR="00E01875" w:rsidRDefault="00E01875" w:rsidP="00E01875">
      <w:r>
        <w:t>Bei der Bezeichnung DevOps handelt es sich um ein Kofferwort, dass sich aus den Begriffen „Development (Entwicklung)“ und „IT Operations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134E8F">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xLTE0VDIwOjMzOjE0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S0xNFQyMDozMzoxNC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55028E">
        <w:t>Bei dieser Arbeit kommt es ohne den DevOps-Ansatz zu zwei großen Problemen. Das erste Problem ist, dass d</w:t>
      </w:r>
      <w:r>
        <w:t>ie Softwareentwicklung</w:t>
      </w:r>
      <w:r w:rsidR="0055028E">
        <w:t xml:space="preserve"> </w:t>
      </w:r>
      <w:r>
        <w:t>meist in Projektform an der Umsetzung von Kundenanforderungen</w:t>
      </w:r>
      <w:r w:rsidR="0055028E">
        <w:t xml:space="preserve"> arbeitet</w:t>
      </w:r>
      <w:r>
        <w:t xml:space="preserve">. Diese müssen schnell realisiert werden, damit das IT-Produkt und/oder –Service nicht an Akzeptanz verliert und weiterhin erfolgreich auf dem Markt bleibt. Der IT-Betrieb strebt dagegen eine entgegengesetzte Arbeitsweise an. Seine Ziele sind vor allem ein hohes Maß an Stabilität, Verfügbarkeit sowie Sicherheit </w:t>
      </w:r>
      <w:sdt>
        <w:sdtPr>
          <w:alias w:val="Don't edit this field"/>
          <w:tag w:val="CitaviPlaceholder#b9e9d930-eeef-4cd1-b36c-37a4604e212f"/>
          <w:id w:val="-1658442748"/>
          <w:placeholder>
            <w:docPart w:val="6D79A8E3764F41C283FC14530DB2FCFE"/>
          </w:placeholder>
        </w:sdtPr>
        <w:sdtEndPr/>
        <w:sdtContent>
          <w:r>
            <w:fldChar w:fldCharType="begin"/>
          </w:r>
          <w:r w:rsidR="00134E8F">
            <w:instrText>ADDIN CitaviPlaceholder{eyIkaWQiOiIxIiwiRW50cmllcyI6W3siJGlkIjoiMiIsIklkIjoiNDBiZWVkMjAtNmJmMy00MGZhLWJhNzEtYjcyZjk2ZjVkMDZmIiwiUmFuZ2VMZW5ndGgiOjM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xLTE0VDIwOjMzOjE0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zFdIn1dfSwiVGFnIjoiQ2l0YXZpUGxhY2Vob2xkZXIjYjllOWQ5MzAtZWVlZi00Y2QxLWIzNmMtMzdhNDYwNGUyMTJmIiwiVGV4dCI6IlsxXSIsIldBSVZlcnNpb24iOiI2LjMuMC4wIn0=}</w:instrText>
          </w:r>
          <w:r>
            <w:fldChar w:fldCharType="separate"/>
          </w:r>
          <w:r>
            <w:t>[1]</w:t>
          </w:r>
          <w:r>
            <w:fldChar w:fldCharType="end"/>
          </w:r>
        </w:sdtContent>
      </w:sdt>
      <w:r>
        <w:t>.</w:t>
      </w:r>
    </w:p>
    <w:p w14:paraId="493FCEC9" w14:textId="7808E866" w:rsidR="00E01875" w:rsidRDefault="0055028E" w:rsidP="00E01875">
      <w:r>
        <w:t>Das zweite</w:t>
      </w:r>
      <w:r w:rsidR="00E01875">
        <w:t xml:space="preserve"> Problem</w:t>
      </w:r>
      <w:r>
        <w:t xml:space="preserve"> </w:t>
      </w:r>
      <w:r w:rsidR="00E01875">
        <w:t xml:space="preserve">betrifft die mangelnde Zusammenarbeit zwischen den beiden Bereichen. Dabei ist das Ziel der Softwareentwicklung die Bereitstellung der fertigen Software („Release“). Die anschließende Installation („Deployment“) ist hingegen der Startpunkt des IT-Betriebs. Wurden in der Entwicklung die Anforderungen des IT-Betriebs für die Installation nicht berücksichtigt, kann das zu Verzögerungen oder fehlschlagen des Deployments führen </w:t>
      </w:r>
      <w:sdt>
        <w:sdtPr>
          <w:alias w:val="Don't edit this field"/>
          <w:tag w:val="CitaviPlaceholder#6fd6d675-e62c-400a-90f0-4278f816b31f"/>
          <w:id w:val="-372688982"/>
          <w:placeholder>
            <w:docPart w:val="6D79A8E3764F41C283FC14530DB2FCFE"/>
          </w:placeholder>
        </w:sdtPr>
        <w:sdtEndPr/>
        <w:sdtContent>
          <w:r w:rsidR="00E01875">
            <w:fldChar w:fldCharType="begin"/>
          </w:r>
          <w:r w:rsidR="00134E8F">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rsidR="00E01875">
            <w:fldChar w:fldCharType="separate"/>
          </w:r>
          <w:r w:rsidR="00E01875">
            <w:t>[3]</w:t>
          </w:r>
          <w:r w:rsidR="00E01875">
            <w:fldChar w:fldCharType="end"/>
          </w:r>
        </w:sdtContent>
      </w:sdt>
      <w:r w:rsidR="00E01875">
        <w:t>.</w:t>
      </w:r>
    </w:p>
    <w:p w14:paraId="2FECE291" w14:textId="5D83F5DB" w:rsidR="00E01875" w:rsidRDefault="00E01875" w:rsidP="00E01875">
      <w:r>
        <w:t xml:space="preserve">Angesichts derartiger Probleme ist DevOps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134E8F">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p>
    <w:p w14:paraId="2DBC9D95" w14:textId="2E17E86D" w:rsidR="00E01875" w:rsidRDefault="00E01875" w:rsidP="00E01875">
      <w:pPr>
        <w:pStyle w:val="berschrift2"/>
        <w:numPr>
          <w:ilvl w:val="1"/>
          <w:numId w:val="1"/>
        </w:numPr>
      </w:pPr>
      <w:bookmarkStart w:id="17" w:name="_Toc93057352"/>
      <w:r w:rsidRPr="00D7734C">
        <w:lastRenderedPageBreak/>
        <w:t>Continuous Integration, Continuous Delivery</w:t>
      </w:r>
      <w:bookmarkEnd w:id="17"/>
      <w:r w:rsidR="00141436">
        <w:t xml:space="preserve"> </w:t>
      </w:r>
    </w:p>
    <w:p w14:paraId="4625FCF2" w14:textId="32683796" w:rsidR="00190132" w:rsidRDefault="002A2F1F" w:rsidP="00E01875">
      <w:r w:rsidRPr="00D7734C">
        <w:t>Continuous Integration</w:t>
      </w:r>
      <w:r>
        <w:t xml:space="preserve"> und</w:t>
      </w:r>
      <w:r w:rsidRPr="00D7734C">
        <w:t xml:space="preserve"> Continuous Delivery</w:t>
      </w:r>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DevOps. Es umfasst eine Reihe von Tools, die nacheinander als eine Art Werkzeugkette (eng.: Toolchain) eingesetzt werden. Dieser Prozess wird auch CI/CD-Pipeline genannt. Die CI/CD-Pipeline ist im Wesentlichen ein Arbeitsablauf, mit dem der Prozess der Softwarebereitstellung automatisiert wird. Ohne die Pipeline müssten die DevOps Entwickler den Arbeitsablauf manuell durchführen, was zeitaufwändig und fehleranfällig wäre. Der Aufbau einer CI/CD-Pipeline ist nicht standardisiert, jedes DevOps-Team wählt die Tools </w:t>
      </w:r>
      <w:r w:rsidR="00B13D1E">
        <w:t xml:space="preserve">selbst </w:t>
      </w:r>
      <w:r w:rsidR="00E01875">
        <w:t>aus</w:t>
      </w:r>
      <w:r w:rsidR="00B13D1E">
        <w:t xml:space="preserve">, mit denen </w:t>
      </w:r>
      <w:r w:rsidR="00E01875">
        <w:t>sie die Pipeline aufbauen möchte</w:t>
      </w:r>
      <w:r w:rsidR="00B13D1E">
        <w:t>n</w:t>
      </w:r>
      <w:r w:rsidR="00190132">
        <w:t>. In 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2D2A30">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59DAEEB5" w:rsidR="0054454A" w:rsidRDefault="00190132" w:rsidP="00E01875">
      <w:r w:rsidRPr="00B02A16">
        <w:t>Quellphase:</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GitLab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54454A">
        <w:t xml:space="preserve"> führen die Entwickler lokale Test durch, bevor sie </w:t>
      </w:r>
      <w:r w:rsidR="00892AB2">
        <w:t>den neuen Code in das zentrale Repository zurückübertragen</w:t>
      </w:r>
      <w:r w:rsidR="00B02A16">
        <w:t xml:space="preserve"> (pushen)</w:t>
      </w:r>
      <w:r w:rsidR="002D2A30">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2D2A30">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4C0E1AAA" w:rsidR="00190132" w:rsidRDefault="00190132" w:rsidP="00E01875">
      <w:r>
        <w:t>Build-</w:t>
      </w:r>
      <w:r w:rsidR="00811392">
        <w:t>P</w:t>
      </w:r>
      <w:r>
        <w:t>hase:</w:t>
      </w:r>
      <w:r w:rsidR="00811392">
        <w:t xml:space="preserve"> </w:t>
      </w:r>
      <w:r w:rsidR="00B02A16">
        <w:t>Die</w:t>
      </w:r>
      <w:r w:rsidR="00411BCF">
        <w:t xml:space="preserve"> </w:t>
      </w:r>
      <w:r w:rsidR="00B02A16">
        <w:t xml:space="preserve">Build-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2D2A30">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S0xNVQxMTo0NDozN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in eine, für den Computer verständliche, Sprache übersetzt („Code-Kompilierung“). anschließend den kompilierten Code an Bibliotheken „gelinkt“. Durch die Verlinkung werden die einzelnen Programmmodule zu einer eigenständigen, ausführbaren Software verbunden.</w:t>
      </w:r>
      <w:r w:rsidR="00484AA9">
        <w:t xml:space="preserve"> Der Build-Vorgang wird dabei von</w:t>
      </w:r>
      <w:r w:rsidR="004350D1">
        <w:t xml:space="preserve"> </w:t>
      </w:r>
      <w:r w:rsidR="00484AA9">
        <w:t>einzelnen Build-Tools</w:t>
      </w:r>
      <w:r w:rsidR="004350D1">
        <w:t xml:space="preserve"> (teil der CI/CD-Pipeline)</w:t>
      </w:r>
      <w:r w:rsidR="00484AA9">
        <w:t xml:space="preserve"> durchgeführt. Sie lesen dazu eine Anweisungsdatei, in der allgemeine Rahmenbedingungen sowie spezielle Anweisungen für die einzelnen Schritte eines Build-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6C3191">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EtMTVUMTE6NDQ6Mz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xml:space="preserve">, kann der Build-Prozess fehlschlagen. Durch die CI/CD-Pipeline erfahren die Entwickler an welcher Stelle der Build-Prozess abgebrochen wurde und welche Stelle im Code </w:t>
      </w:r>
      <w:r w:rsidR="00235AC0">
        <w:lastRenderedPageBreak/>
        <w:t>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6C3191">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4CA1F582" w:rsidR="00190132" w:rsidRDefault="00190132" w:rsidP="00E01875">
      <w:r>
        <w:t>Testphase:</w:t>
      </w:r>
      <w:r w:rsidR="00906FB7">
        <w:t xml:space="preserve"> Nachdem ein fehlerfreier Build erstellt wurde, durchläuft der Build mehrere Tests, um sicherzustellen, dass der Code das macht, was er machen muss. </w:t>
      </w:r>
      <w:r w:rsidR="00B90E45">
        <w:t xml:space="preserve">Unterand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2D2A30">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37F62CDA" w14:textId="78F6F8DA" w:rsidR="00E01875"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2D2A30">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074886BF" w14:textId="04660939" w:rsidR="00E01875" w:rsidRPr="00E01875" w:rsidRDefault="008354A3" w:rsidP="008354A3">
      <w:pPr>
        <w:spacing w:after="160" w:line="259" w:lineRule="auto"/>
        <w:jc w:val="left"/>
      </w:pPr>
      <w:r>
        <w:br w:type="page"/>
      </w:r>
    </w:p>
    <w:p w14:paraId="3C047DA2" w14:textId="1F9380AC" w:rsidR="00EE32A8" w:rsidRDefault="001E7F2B" w:rsidP="00EE32A8">
      <w:pPr>
        <w:pStyle w:val="berschrift1"/>
        <w:numPr>
          <w:ilvl w:val="0"/>
          <w:numId w:val="1"/>
        </w:numPr>
      </w:pPr>
      <w:bookmarkStart w:id="18" w:name="_Toc93057354"/>
      <w:r>
        <w:lastRenderedPageBreak/>
        <w:t>Stand der Technik</w:t>
      </w:r>
      <w:bookmarkEnd w:id="18"/>
    </w:p>
    <w:p w14:paraId="78BC05A5" w14:textId="587334B5" w:rsidR="00101B5C" w:rsidRPr="00101B5C" w:rsidRDefault="00101B5C" w:rsidP="00101B5C">
      <w:r>
        <w:t xml:space="preserve">In diesem Kapitel wird die allgemeine Funktion einer integrierten Entwicklungsumgebung näher erläutert. </w:t>
      </w:r>
      <w:r w:rsidR="004D6551">
        <w:t>Anschließend werden bestimmte Funktionen von drei spezielle</w:t>
      </w:r>
      <w:r w:rsidR="00274ABA">
        <w:t>n</w:t>
      </w:r>
      <w:r w:rsidR="004D6551">
        <w:t xml:space="preserve"> Entwicklungsumgebungen analysiert und </w:t>
      </w:r>
      <w:r w:rsidR="005435E6">
        <w:t>begründet,</w:t>
      </w:r>
      <w:r w:rsidR="004D6551">
        <w:t xml:space="preserve"> warum diese nicht genügen, um das Problem dieser Bachelorarbeit zu beheben.</w:t>
      </w:r>
    </w:p>
    <w:p w14:paraId="6340A264" w14:textId="0413349C" w:rsidR="00EE32A8" w:rsidRDefault="00D33FA9" w:rsidP="00196E2A">
      <w:pPr>
        <w:pStyle w:val="berschrift2"/>
        <w:numPr>
          <w:ilvl w:val="1"/>
          <w:numId w:val="1"/>
        </w:numPr>
      </w:pPr>
      <w:bookmarkStart w:id="19" w:name="_Toc93057355"/>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9"/>
    </w:p>
    <w:p w14:paraId="61C66A67" w14:textId="404D014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67E23">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A67E23">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integrated development environmen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67E23">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A67E23">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6A14A2">
      <w:pPr>
        <w:pStyle w:val="Listenabsatz"/>
        <w:numPr>
          <w:ilvl w:val="0"/>
          <w:numId w:val="38"/>
        </w:numPr>
      </w:pPr>
      <w:r w:rsidRPr="006A14A2">
        <w:t>Direkter Aufruf des Compilers/Interpreters</w:t>
      </w:r>
    </w:p>
    <w:p w14:paraId="1525E220" w14:textId="20035BF7" w:rsidR="006A14A2" w:rsidRDefault="006A14A2" w:rsidP="00762EC0">
      <w:pPr>
        <w:pStyle w:val="Listenabsatz"/>
        <w:numPr>
          <w:ilvl w:val="0"/>
          <w:numId w:val="38"/>
        </w:numPr>
      </w:pPr>
      <w:r>
        <w:t>Funktionen zur effizienten Bearbeitung des Programmcodes (bspw. Syntax Highlighting</w:t>
      </w:r>
      <w:r w:rsidR="00762EC0">
        <w:t xml:space="preserve"> oder </w:t>
      </w:r>
      <w:r w:rsidR="00762EC0" w:rsidRPr="00762EC0">
        <w:t>Autovervollständigung</w:t>
      </w:r>
      <w:r>
        <w:t>)</w:t>
      </w:r>
    </w:p>
    <w:p w14:paraId="1AD30208" w14:textId="2A11709E" w:rsidR="006A14A2" w:rsidRDefault="006A14A2" w:rsidP="006A14A2">
      <w:pPr>
        <w:pStyle w:val="Listenabsatz"/>
        <w:numPr>
          <w:ilvl w:val="0"/>
          <w:numId w:val="38"/>
        </w:numPr>
      </w:pPr>
      <w:r>
        <w:t>Funktionalität zur Fehlersuche und –behebung</w:t>
      </w:r>
    </w:p>
    <w:p w14:paraId="7A1A19CA" w14:textId="5BD9236E" w:rsidR="00F57BD4" w:rsidRDefault="00F57BD4" w:rsidP="006A14A2">
      <w:pPr>
        <w:pStyle w:val="Listenabsatz"/>
        <w:numPr>
          <w:ilvl w:val="0"/>
          <w:numId w:val="38"/>
        </w:numPr>
      </w:pPr>
      <w:r>
        <w:t>Versionsverwaltung der Dateien basierend auf Git</w:t>
      </w:r>
    </w:p>
    <w:p w14:paraId="1E6B897B" w14:textId="5AE220E8" w:rsidR="00044DC6" w:rsidRDefault="00762EC0" w:rsidP="00044DC6">
      <w:pPr>
        <w:pStyle w:val="Listenabsatz"/>
        <w:numPr>
          <w:ilvl w:val="0"/>
          <w:numId w:val="38"/>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67E23">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A67E23">
            <w:t>[7]</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CC55B3">
      <w:pPr>
        <w:pStyle w:val="Listenabsatz"/>
        <w:numPr>
          <w:ilvl w:val="0"/>
          <w:numId w:val="45"/>
        </w:numPr>
      </w:pPr>
      <w:r>
        <w:t>Einfache Projekterstellung</w:t>
      </w:r>
    </w:p>
    <w:p w14:paraId="0F928476" w14:textId="00E01A18" w:rsidR="00CC55B3" w:rsidRDefault="00CC55B3" w:rsidP="00CC55B3">
      <w:pPr>
        <w:pStyle w:val="Listenabsatz"/>
        <w:numPr>
          <w:ilvl w:val="0"/>
          <w:numId w:val="45"/>
        </w:numPr>
      </w:pPr>
      <w:r>
        <w:lastRenderedPageBreak/>
        <w:t xml:space="preserve">Integrierung von </w:t>
      </w:r>
      <w:r w:rsidR="004D0082">
        <w:t>eigenen</w:t>
      </w:r>
      <w:r>
        <w:t xml:space="preserve"> Template-Projekten</w:t>
      </w:r>
    </w:p>
    <w:p w14:paraId="3055C769" w14:textId="21FF8247" w:rsidR="004D0082" w:rsidRDefault="004D0082" w:rsidP="004D0082">
      <w:pPr>
        <w:pStyle w:val="Listenabsatz"/>
        <w:numPr>
          <w:ilvl w:val="0"/>
          <w:numId w:val="45"/>
        </w:numPr>
      </w:pPr>
      <w:r>
        <w:t>Projekterstellung anhand von Template-Projekten</w:t>
      </w:r>
    </w:p>
    <w:p w14:paraId="6E123EA3" w14:textId="1745EE12" w:rsidR="00D416AA" w:rsidRDefault="00D416AA" w:rsidP="00DB367A">
      <w:pPr>
        <w:pStyle w:val="Listenabsatz"/>
        <w:numPr>
          <w:ilvl w:val="0"/>
          <w:numId w:val="45"/>
        </w:numPr>
      </w:pPr>
      <w:r>
        <w:t>Erstellung von Platzhaltern in Template-Dateien</w:t>
      </w:r>
    </w:p>
    <w:p w14:paraId="15CC16F3" w14:textId="3A85E395" w:rsidR="00DB367A" w:rsidRDefault="00D416AA" w:rsidP="00DB367A">
      <w:r>
        <w:t>Nachfolgend wird</w:t>
      </w:r>
      <w:r w:rsidR="00E62C7F">
        <w:t xml:space="preserve"> </w:t>
      </w:r>
      <w:r>
        <w:t xml:space="preserve">mittels der Analyse </w:t>
      </w:r>
      <w:r w:rsidR="00E62C7F">
        <w:t xml:space="preserve">deutlich </w:t>
      </w:r>
      <w:r w:rsidR="00D60BF4">
        <w:t>erläutert</w:t>
      </w:r>
      <w:r w:rsidR="00E62C7F">
        <w:t>, warum IDEs nicht ausreichen, um das Problem dieser Bachelorarbeit zu lösen.</w:t>
      </w:r>
    </w:p>
    <w:p w14:paraId="41A2AF0B" w14:textId="0E3695DC" w:rsidR="00EE32A8" w:rsidRDefault="00EE32A8" w:rsidP="0036748D">
      <w:pPr>
        <w:pStyle w:val="berschrift3"/>
        <w:numPr>
          <w:ilvl w:val="2"/>
          <w:numId w:val="1"/>
        </w:numPr>
      </w:pPr>
      <w:bookmarkStart w:id="20" w:name="_Toc93057356"/>
      <w:r>
        <w:t>Eclipse</w:t>
      </w:r>
      <w:r w:rsidR="0046181D">
        <w:t xml:space="preserve"> IDE für </w:t>
      </w:r>
      <w:r w:rsidR="004022FD" w:rsidRPr="004022FD">
        <w:t>C/C++</w:t>
      </w:r>
      <w:bookmarkEnd w:id="20"/>
    </w:p>
    <w:p w14:paraId="352AEBDC" w14:textId="0FC4905B" w:rsidR="00ED4273" w:rsidRDefault="007F5E58" w:rsidP="00ED4273">
      <w:r>
        <w:t xml:space="preserve">Eclipse ist eine </w:t>
      </w:r>
      <w:r w:rsidR="00FC7261">
        <w:t xml:space="preserve">kostenlose </w:t>
      </w:r>
      <w:r w:rsidR="004022FD">
        <w:t xml:space="preserve">integrierte </w:t>
      </w:r>
      <w:r>
        <w:t xml:space="preserve">Entwicklungsumgebung für C und C++ </w:t>
      </w:r>
      <w:r w:rsidR="00AE203D">
        <w:t>auf Basis der Eclipse Plattform</w:t>
      </w:r>
      <w:r>
        <w:t>.</w:t>
      </w:r>
      <w:r w:rsidR="00AE203D">
        <w:t xml:space="preserve"> Die IDE ist </w:t>
      </w:r>
      <w:r w:rsidR="00AE203D" w:rsidRPr="00AE203D">
        <w:t>plattformübergreifend auf den Betriebssystemen Windows, Linux und macOS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67E23">
            <w:instrText>ADDIN CitaviPlaceholder{eyIkaWQiOiIxIiwiRW50cmllcyI6W3siJGlkIjoiMiIsIklkIjoiNmI0ZGI0NWYtOTZlNS00YmE4LWFlYjQtZmJkNDdlODgzOGVhIiwiUmFuZ2VMZW5ndGgiOjM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S0xNVQxMTo0NDozNiIsIlByb2plY3QiOnsiJHJlZiI6IjUifX0sIlVzZU51bWJlcmluZ1R5cGVPZlBhcmVudERvY3VtZW50IjpmYWxzZX1dLCJGb3JtYXR0ZWRUZXh0Ijp7IiRpZCI6IjExIiwiQ291bnQiOjEsIlRleHRVbml0cyI6W3siJGlkIjoiMTIiLCJGb250U3R5bGUiOnsiJGlkIjoiMTMiLCJOZXV0cmFsIjp0cnVlfSwiUmVhZGluZ09yZGVyIjoxLCJUZXh0IjoiWzldIn1dfSwiVGFnIjoiQ2l0YXZpUGxhY2Vob2xkZXIjYjhkMjQ2N2YtNDU2NC00N2IzLThkYTMtY2M0M2NlZmU4NDJlIiwiVGV4dCI6Ils5XSIsIldBSVZlcnNpb24iOiI2LjMuMC4wIn0=}</w:instrText>
          </w:r>
          <w:r w:rsidR="0092649A">
            <w:fldChar w:fldCharType="separate"/>
          </w:r>
          <w:r w:rsidR="00A67E23">
            <w:t>[9]</w:t>
          </w:r>
          <w:r w:rsidR="0092649A">
            <w:fldChar w:fldCharType="end"/>
          </w:r>
        </w:sdtContent>
      </w:sdt>
      <w:r w:rsidR="00AE203D">
        <w:t xml:space="preserve">. </w:t>
      </w:r>
      <w:r w:rsidR="00FC7261">
        <w:t>Vorrausetzung de</w:t>
      </w:r>
      <w:r w:rsidR="000C0FAA">
        <w:t xml:space="preserve">r </w:t>
      </w:r>
      <w:r w:rsidR="00FC7261">
        <w:t xml:space="preserve">Eclipse </w:t>
      </w:r>
      <w:r w:rsidR="000C0FAA">
        <w:t>IDE</w:t>
      </w:r>
      <w:r w:rsidR="00FC7261">
        <w:t xml:space="preserve"> ist ein vorinstallierte</w:t>
      </w:r>
      <w:r w:rsidR="000C0FAA">
        <w:t>r</w:t>
      </w:r>
      <w:r w:rsidR="00FC7261">
        <w:t xml:space="preserve"> </w:t>
      </w:r>
      <w:r w:rsidR="007B0790">
        <w:t>Java Runtim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um den Betrieb von Eclips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67E23">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BdIn1dfSwiVGFnIjoiQ2l0YXZpUGxhY2Vob2xkZXIjODlmY2RlNTItZjYxOC00ODhjLThlZjktM2ViOGE2NzhjYzdhIiwiVGV4dCI6IlsxMF0iLCJXQUlWZXJzaW9uIjoiNi4zLjAuMCJ9}</w:instrText>
          </w:r>
          <w:r w:rsidR="0092649A">
            <w:fldChar w:fldCharType="separate"/>
          </w:r>
          <w:r w:rsidR="00A67E23">
            <w:t>[10]</w:t>
          </w:r>
          <w:r w:rsidR="0092649A">
            <w:fldChar w:fldCharType="end"/>
          </w:r>
        </w:sdtContent>
      </w:sdt>
      <w:r w:rsidR="007B0790">
        <w:t>.</w:t>
      </w:r>
    </w:p>
    <w:p w14:paraId="3424527B" w14:textId="6EDF837F" w:rsidR="001B5271" w:rsidRDefault="001B5271" w:rsidP="00ED4273">
      <w:r>
        <w:t xml:space="preserve">Eclipse ist eine projektbasierte IDE. Das bedeutet, </w:t>
      </w:r>
      <w:r w:rsidR="00882305">
        <w:t xml:space="preserve">dass </w:t>
      </w:r>
      <w:r>
        <w:t>alles was in Eclips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Eclips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Eclipse </w:t>
      </w:r>
      <w:r w:rsidR="002D302B">
        <w:t xml:space="preserve">nach Bedarf </w:t>
      </w:r>
      <w:r w:rsidR="00115B22">
        <w:t>auch weitere Workspaces eingerichtet werden</w:t>
      </w:r>
      <w:r w:rsidR="002D302B">
        <w:t>.</w:t>
      </w:r>
      <w:r w:rsidR="00115B22">
        <w:t xml:space="preserve"> In der geöffneten IDE kann daraufhin zu den eingerichteten Workspaces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67E23">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M5ZGRhN2NlYS1kNTc5LTRiYWQtYTdiYi03OThmMTU3ZTg3MWEiLCJUZXh0IjoiWzExXSIsIldBSVZlcnNpb24iOiI2LjMuMC4wIn0=}</w:instrText>
          </w:r>
          <w:r w:rsidR="00A44BF0">
            <w:fldChar w:fldCharType="separate"/>
          </w:r>
          <w:r w:rsidR="00A67E23">
            <w:t>[11]</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3171B958" w14:textId="106D06FF" w:rsidR="00401E20" w:rsidRDefault="00401E20" w:rsidP="00ED4273">
      <w:pPr>
        <w:rPr>
          <w:b/>
          <w:bCs/>
        </w:rPr>
      </w:pPr>
      <w:r w:rsidRPr="00401E20">
        <w:rPr>
          <w:b/>
          <w:bCs/>
        </w:rPr>
        <w:t>[Screenshot des Dialogs]</w:t>
      </w:r>
    </w:p>
    <w:p w14:paraId="42D9A512" w14:textId="17A0B6C3" w:rsidR="00CB0A46" w:rsidRDefault="00401E20" w:rsidP="00ED4273">
      <w:r>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w:t>
      </w:r>
      <w:r w:rsidR="0018782C">
        <w:lastRenderedPageBreak/>
        <w:t>Project“-Taste</w:t>
      </w:r>
      <w:r w:rsidR="002137F7">
        <w:t xml:space="preserve"> der Eintrag „C Project“ bzw. „C++ Project“ ausgewählt werden, um den Wizard zu öffnen</w:t>
      </w:r>
      <w:r w:rsidR="0018782C">
        <w:t>.</w:t>
      </w:r>
    </w:p>
    <w:p w14:paraId="7F7BDB8A" w14:textId="2214A291" w:rsidR="002137F7" w:rsidRDefault="002137F7" w:rsidP="00ED4273">
      <w:pPr>
        <w:rPr>
          <w:b/>
          <w:bCs/>
        </w:rPr>
      </w:pPr>
      <w:r w:rsidRPr="002137F7">
        <w:rPr>
          <w:b/>
          <w:bCs/>
        </w:rPr>
        <w:t>[Screenshot des Wizards]</w:t>
      </w:r>
    </w:p>
    <w:p w14:paraId="0CAD5677" w14:textId="655B4D00" w:rsidR="008A0D7A"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default location“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ein leeres Executabl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67E23">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NmZjRjNWVjNC1mODFjLTQzYjEtYTk1MS1jNGM1ZDBkNTM0YzAiLCJUZXh0IjoiWzExXSIsIldBSVZlcnNpb24iOiI2LjMuMC4wIn0=}</w:instrText>
          </w:r>
          <w:r w:rsidR="008036DE">
            <w:fldChar w:fldCharType="separate"/>
          </w:r>
          <w:r w:rsidR="00A67E23">
            <w:t>[11]</w:t>
          </w:r>
          <w:r w:rsidR="008036DE">
            <w:fldChar w:fldCharType="end"/>
          </w:r>
        </w:sdtContent>
      </w:sdt>
      <w:r w:rsidR="00031C65">
        <w:t>.</w:t>
      </w:r>
    </w:p>
    <w:p w14:paraId="28B08F36" w14:textId="1B1DE6E6" w:rsidR="00AC2A19" w:rsidRDefault="00AC2A19" w:rsidP="00ED4273">
      <w:pPr>
        <w:rPr>
          <w:b/>
          <w:bCs/>
        </w:rPr>
      </w:pPr>
      <w:r w:rsidRPr="00AC2A19">
        <w:rPr>
          <w:b/>
          <w:bCs/>
        </w:rPr>
        <w:t xml:space="preserve">[Screenshot des </w:t>
      </w:r>
      <w:r>
        <w:rPr>
          <w:b/>
          <w:bCs/>
        </w:rPr>
        <w:t>neuen Projektes</w:t>
      </w:r>
      <w:r w:rsidRPr="00AC2A19">
        <w:rPr>
          <w:b/>
          <w:bCs/>
        </w:rPr>
        <w:t>]</w:t>
      </w:r>
    </w:p>
    <w:p w14:paraId="652FB5A8" w14:textId="3EF12BDF" w:rsidR="00AC1C17" w:rsidRDefault="00AC1C17" w:rsidP="00ED4273">
      <w:r>
        <w:t xml:space="preserve">Wie in der Abbildung </w:t>
      </w:r>
      <w:r>
        <w:rPr>
          <w:b/>
          <w:bCs/>
        </w:rPr>
        <w:t>(</w:t>
      </w:r>
      <w:r w:rsidRPr="00AC1C17">
        <w:rPr>
          <w:b/>
          <w:bCs/>
        </w:rPr>
        <w:t>Nummer der Abbildung</w:t>
      </w:r>
      <w:r>
        <w:rPr>
          <w:b/>
          <w:bCs/>
        </w:rPr>
        <w:t>)</w:t>
      </w:r>
      <w:r>
        <w:t xml:space="preserve"> </w:t>
      </w:r>
      <w:r w:rsidR="00E2090E">
        <w:t>gezeigt</w:t>
      </w:r>
      <w:r>
        <w:t xml:space="preserve">, </w:t>
      </w:r>
      <w:r w:rsidR="002341FF">
        <w:t>werden neue Projekte in Eclipse</w:t>
      </w:r>
      <w:r w:rsidR="00AC1065">
        <w:t xml:space="preserve"> </w:t>
      </w:r>
      <w:r w:rsidR="002341FF">
        <w:t xml:space="preserve">nicht als leere Ordner, sondern mit einer gewissen Verzeichnisstruktur erstellt.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Eclipse trotzdem Projekte aus einer eigenen Vorlage erstellen zu können gibt es zwei Möglichkeiten. Die erste Möglichkeit ist </w:t>
      </w:r>
      <w:r w:rsidR="005A1633">
        <w:t xml:space="preserve">eine </w:t>
      </w:r>
      <w:r w:rsidR="004C1B77">
        <w:t>eigene</w:t>
      </w:r>
      <w:r w:rsidR="005A1633">
        <w:t xml:space="preserve"> </w:t>
      </w:r>
      <w:r w:rsidR="004C1B77">
        <w:t>Eclipse-</w:t>
      </w:r>
      <w:r w:rsidR="005A1633">
        <w:t>Erweiterung</w:t>
      </w:r>
      <w:r w:rsidR="004C1B77">
        <w:t xml:space="preserve"> zu programmieren, </w:t>
      </w:r>
      <w:r w:rsidR="007E6AAC">
        <w:t>die e</w:t>
      </w:r>
      <w:r w:rsidR="0068794B">
        <w:t xml:space="preserve">s </w:t>
      </w:r>
      <w:r w:rsidR="007E6AAC">
        <w:t>erlaubt ein neues Projektformat</w:t>
      </w:r>
      <w:r w:rsidR="0097248C">
        <w:t xml:space="preserve"> in Eclipse</w:t>
      </w:r>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der Import eines zuvor mit Eclips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r w:rsidR="005B22AE" w:rsidRPr="005B22AE">
        <w:rPr>
          <w:b/>
          <w:bCs/>
        </w:rPr>
        <w:t>import…</w:t>
      </w:r>
      <w:r w:rsidR="005B22AE">
        <w:t xml:space="preserve"> ausgewählt werden, um ein „Import“-Dialog zu öffnen.</w:t>
      </w:r>
    </w:p>
    <w:p w14:paraId="4758EDD9" w14:textId="77777777" w:rsidR="005B22AE" w:rsidRDefault="005B22AE" w:rsidP="005B22AE">
      <w:pPr>
        <w:rPr>
          <w:b/>
          <w:bCs/>
        </w:rPr>
      </w:pPr>
      <w:r w:rsidRPr="00401E20">
        <w:rPr>
          <w:b/>
          <w:bCs/>
        </w:rPr>
        <w:t>[Screenshot des Dialogs]</w:t>
      </w:r>
    </w:p>
    <w:p w14:paraId="0585E166" w14:textId="47B5326F" w:rsidR="005B22AE" w:rsidRDefault="00B74FE2" w:rsidP="00ED4273">
      <w:r>
        <w:t>Auf der ersten Seite muss</w:t>
      </w:r>
      <w:r w:rsidR="005B22AE">
        <w:t xml:space="preserve"> </w:t>
      </w:r>
      <w:r w:rsidR="005B22AE" w:rsidRPr="005B22AE">
        <w:rPr>
          <w:b/>
          <w:bCs/>
        </w:rPr>
        <w:t>General</w:t>
      </w:r>
      <w:r w:rsidR="005B22AE">
        <w:t xml:space="preserve"> &gt; </w:t>
      </w:r>
      <w:r w:rsidR="005B22AE" w:rsidRPr="005B22AE">
        <w:rPr>
          <w:b/>
          <w:bCs/>
        </w:rPr>
        <w:t>Existing Projects into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w:t>
      </w:r>
      <w:r w:rsidR="006F3E6F">
        <w:lastRenderedPageBreak/>
        <w:t>in „Select root directory“ das Verzeichnis der Projekt-Vorlage ausgewählt werden muss.</w:t>
      </w:r>
    </w:p>
    <w:p w14:paraId="28FEF3C8" w14:textId="6A7C7B64" w:rsidR="006F3E6F" w:rsidRDefault="006F3E6F" w:rsidP="006F3E6F">
      <w:pPr>
        <w:rPr>
          <w:b/>
          <w:bCs/>
        </w:rPr>
      </w:pPr>
      <w:r w:rsidRPr="00401E20">
        <w:rPr>
          <w:b/>
          <w:bCs/>
        </w:rPr>
        <w:t>[Screenshot de</w:t>
      </w:r>
      <w:r>
        <w:rPr>
          <w:b/>
          <w:bCs/>
        </w:rPr>
        <w:t>r neuen Seite des</w:t>
      </w:r>
      <w:r w:rsidRPr="00401E20">
        <w:rPr>
          <w:b/>
          <w:bCs/>
        </w:rPr>
        <w:t xml:space="preserve"> Dialogs]</w:t>
      </w:r>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t xml:space="preserve">Beide Möglichkeiten sind nicht ausreichend, um das Problem dieser Bachelorarbeit zu lösen. </w:t>
      </w:r>
      <w:r w:rsidR="009F41F6">
        <w:t xml:space="preserve">Für die Umsetzung der ersten Möglichkeit benötigt man spezielle Kenntnisse über die Architektur von Eclipse, sowie fortgeschrittene Programmierkenntnisse, um eine eigene Erweiterung für Eclipse zu entwickeln. </w:t>
      </w:r>
      <w:r w:rsidR="00752990">
        <w:t xml:space="preserve">Außerdem können mit einer solchen Erweiterung Projekte nur erstellt </w:t>
      </w:r>
      <w:r w:rsidR="007F382D">
        <w:t xml:space="preserve">und nicht aktualisiert werden. Das bedeutet, dass trotz der Erweiterung in Eclips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21" w:name="_Toc93057358"/>
      <w:r>
        <w:t>CLion IDE</w:t>
      </w:r>
      <w:bookmarkEnd w:id="21"/>
    </w:p>
    <w:p w14:paraId="4C1703FD" w14:textId="6B142036" w:rsidR="002830EC" w:rsidRDefault="002830EC" w:rsidP="002830EC">
      <w:r>
        <w:t xml:space="preserve">CLion ist eine plattformübergreifende IDE von JetBrains für C/C++. </w:t>
      </w:r>
      <w:r w:rsidR="00AD59E1">
        <w:t>Anders als Eclipse (Abschnitt 2.4.1) und VSCode (Abschnitt 2.4.2) ist CLion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67E23">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S0xNVQxMTo0NDozNi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MTY4MTY0MmEtN2MyNC00YjI1LWFlYWItMzg0NmRhMDI2YTVjIiwiVGV4dCI6IlsxMl0iLCJXQUlWZXJzaW9uIjoiNi4zLjAuMCJ9}</w:instrText>
          </w:r>
          <w:r w:rsidR="006D2468">
            <w:fldChar w:fldCharType="separate"/>
          </w:r>
          <w:r w:rsidR="00A67E23">
            <w:t>[12]</w:t>
          </w:r>
          <w:r w:rsidR="006D2468">
            <w:fldChar w:fldCharType="end"/>
          </w:r>
        </w:sdtContent>
      </w:sdt>
      <w:r w:rsidR="00AD59E1">
        <w:t>.</w:t>
      </w:r>
      <w:r w:rsidR="003F0FB2">
        <w:t xml:space="preserve"> </w:t>
      </w:r>
    </w:p>
    <w:p w14:paraId="540985F2" w14:textId="5ACB8E00" w:rsidR="00B211D7" w:rsidRDefault="00D80B9D" w:rsidP="005B4692">
      <w:pPr>
        <w:rPr>
          <w:bCs/>
        </w:rPr>
      </w:pPr>
      <w:r>
        <w:t>W</w:t>
      </w:r>
      <w:r w:rsidR="00F32D52">
        <w:t>ie Eclipse</w:t>
      </w:r>
      <w:r>
        <w:t xml:space="preserve"> ist CLion</w:t>
      </w:r>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CLion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67E23">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NmY1ZDU5MTAtOWNmZS00MTc5LTk2NmUtNDc2YWI5MDM3NThhIiwiVGV4dCI6IlsxM10iLCJXQUlWZXJzaW9uIjoiNi4zLjAuMCJ9}</w:instrText>
          </w:r>
          <w:r w:rsidR="000C74BB">
            <w:fldChar w:fldCharType="separate"/>
          </w:r>
          <w:r w:rsidR="00A67E23">
            <w:t>[13]</w:t>
          </w:r>
          <w:r w:rsidR="000C74BB">
            <w:fldChar w:fldCharType="end"/>
          </w:r>
        </w:sdtContent>
      </w:sdt>
      <w:r w:rsidR="00F20572">
        <w:t>.</w:t>
      </w:r>
      <w:r w:rsidR="00DC1144">
        <w:t xml:space="preserve"> </w:t>
      </w:r>
      <w:r w:rsidR="005B4692">
        <w:t xml:space="preserve">CLion unterstützt dabei vier verschiedene Projektformate: Cmake, Gradle, </w:t>
      </w:r>
      <w:r w:rsidR="005B4692" w:rsidRPr="005B4692">
        <w:t>JSON-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GNU Makefile</w:t>
      </w:r>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67E23">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RdIn1dfSwiVGFnIjoiQ2l0YXZpUGxhY2Vob2xkZXIjNzBiZTE0MTgtMmFkOC00M2Y3LWE4NzUtMjcxMjdiNmQ3NmRmIiwiVGV4dCI6IlsxNF0iLCJXQUlWZXJzaW9uIjoiNi4zLjAuMCJ9}</w:instrText>
          </w:r>
          <w:r w:rsidR="000C74BB">
            <w:fldChar w:fldCharType="separate"/>
          </w:r>
          <w:r w:rsidR="00A67E23">
            <w:t>[14]</w:t>
          </w:r>
          <w:r w:rsidR="000C74BB">
            <w:fldChar w:fldCharType="end"/>
          </w:r>
        </w:sdtContent>
      </w:sdt>
      <w:r w:rsidR="005B4692">
        <w:t xml:space="preserve">. Allerdings können durch CLion nur Cmake-Projekte neu erstellt werden. </w:t>
      </w:r>
      <w:r w:rsidR="000C74BB">
        <w:t xml:space="preserve">Projekte mit den anderen drei Projektformaten müssen extern initialisiert werden und können anschließend in CLion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67E23">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xLTE1VDExOjQ0OjM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xLTE1VDExOjQ0OjM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xLTE1VDExOjQ0OjM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S0xNVQxMTo0NDozNiIsIlByb2plY3QiOnsiJHJlZiI6IjUifX0sIlVzZU51bWJlcmluZ1R5cGVPZlBhcmVudERvY3VtZW50IjpmYWxzZX1dLCJGb3JtYXR0ZWRUZXh0Ijp7IiRpZCI6IjMyIiwiQ291bnQiOjEsIlRleHRVbml0cyI6W3siJGlkIjoiMzMiLCJGb250U3R5bGUiOnsiJGlkIjoiMzQiLCJOZXV0cmFsIjp0cnVlfSwiUmVhZGluZ09yZGVyIjoxLCJUZXh0IjoiWzE14oCTMThdIn1dfSwiVGFnIjoiQ2l0YXZpUGxhY2Vob2xkZXIjYTI0ZjJiYzgtN2RlNi00ZTQwLTg4NWQtZWE1N2Q5ZTNmNWE4IiwiVGV4dCI6IlsxNeKAkzE4XSIsIldBSVZlcnNpb24iOiI2LjMuMC4wIn0=}</w:instrText>
          </w:r>
          <w:r w:rsidR="00362BF8">
            <w:fldChar w:fldCharType="separate"/>
          </w:r>
          <w:r w:rsidR="00A67E23">
            <w:t>[15–18]</w:t>
          </w:r>
          <w:r w:rsidR="00362BF8">
            <w:fldChar w:fldCharType="end"/>
          </w:r>
        </w:sdtContent>
      </w:sdt>
      <w:r w:rsidR="000C74BB">
        <w:t xml:space="preserve">. </w:t>
      </w:r>
      <w:r w:rsidR="00B9571A">
        <w:t xml:space="preserve">Um ein Projekt zu öffnen, muss in CLion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p>
    <w:p w14:paraId="029543D3" w14:textId="1E0D8822" w:rsidR="00B211D7" w:rsidRPr="00B211D7" w:rsidRDefault="00B211D7" w:rsidP="005B4692">
      <w:pPr>
        <w:rPr>
          <w:b/>
        </w:rPr>
      </w:pPr>
      <w:r w:rsidRPr="00B211D7">
        <w:rPr>
          <w:b/>
        </w:rPr>
        <w:lastRenderedPageBreak/>
        <w:t>[Screenshot</w:t>
      </w:r>
      <w:r w:rsidR="00716956">
        <w:rPr>
          <w:b/>
        </w:rPr>
        <w:t xml:space="preserve"> des Menüs</w:t>
      </w:r>
      <w:r w:rsidRPr="00B211D7">
        <w:rPr>
          <w:b/>
        </w:rPr>
        <w:t>]</w:t>
      </w:r>
    </w:p>
    <w:p w14:paraId="28404BAE" w14:textId="134477EA" w:rsidR="00CD05BB" w:rsidRDefault="00B211D7" w:rsidP="005B4692">
      <w:r>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CMake-Projektes, reicht es, in diesem Dialog das Verzeichnis des Projekts auszuwählen, wenn sich in diesem Projekt eine „CMakeLists.txt“ Datei befindet. </w:t>
      </w:r>
      <w:r w:rsidR="00F43452">
        <w:t xml:space="preserve">Nach dem Bestätigen dieses Dialogs, öffnet sich ein </w:t>
      </w:r>
      <w:r w:rsidR="00CD05BB">
        <w:t>zweiter</w:t>
      </w:r>
      <w:r w:rsidR="00F43452">
        <w:t xml:space="preserve"> Dialog, in dem „Trust Project“ ausgewählt werden muss</w:t>
      </w:r>
      <w:r w:rsidR="00CD05BB">
        <w:t>, um den Inhalten des Projekts zu vertrauen.</w:t>
      </w:r>
    </w:p>
    <w:p w14:paraId="44801450" w14:textId="6B3F52C6" w:rsidR="00CD05BB" w:rsidRPr="00CD05BB" w:rsidRDefault="00CD05BB" w:rsidP="005B4692">
      <w:pPr>
        <w:rPr>
          <w:b/>
        </w:rPr>
      </w:pPr>
      <w:r w:rsidRPr="00B211D7">
        <w:rPr>
          <w:b/>
        </w:rPr>
        <w:t>[Screenshot</w:t>
      </w:r>
      <w:r w:rsidR="00716956">
        <w:rPr>
          <w:b/>
        </w:rPr>
        <w:t xml:space="preserve"> des Dialogs</w:t>
      </w:r>
      <w:r w:rsidRPr="00B211D7">
        <w:rPr>
          <w:b/>
        </w:rPr>
        <w:t>]</w:t>
      </w:r>
    </w:p>
    <w:p w14:paraId="3F9C1547" w14:textId="2567BF8C" w:rsidR="00887FAE" w:rsidRDefault="00CD05BB" w:rsidP="005B4692">
      <w:r>
        <w:t xml:space="preserve">Als drittes </w:t>
      </w:r>
      <w:r w:rsidR="00F43452">
        <w:t>öffnet sich der letzte Dialog, in dem man entscheiden kann, ob das Projekt in dem aktuellen oder einem neuen Fenster geöffnet werden soll.</w:t>
      </w:r>
    </w:p>
    <w:p w14:paraId="182C3647" w14:textId="4698B407" w:rsidR="00CD05BB" w:rsidRDefault="00CD05BB" w:rsidP="005B4692">
      <w:pPr>
        <w:rPr>
          <w:b/>
        </w:rPr>
      </w:pPr>
      <w:r w:rsidRPr="00B211D7">
        <w:rPr>
          <w:b/>
        </w:rPr>
        <w:t>[Screenshot</w:t>
      </w:r>
      <w:r w:rsidR="00716956">
        <w:rPr>
          <w:b/>
        </w:rPr>
        <w:t xml:space="preserve"> des Dialogs</w:t>
      </w:r>
      <w:r w:rsidRPr="00B211D7">
        <w:rPr>
          <w:b/>
        </w:rPr>
        <w:t>]</w:t>
      </w:r>
    </w:p>
    <w:p w14:paraId="40CC9091" w14:textId="222552CC" w:rsidR="00CD05BB" w:rsidRPr="00CD05BB" w:rsidRDefault="00CD05BB" w:rsidP="005B4692">
      <w:pPr>
        <w:rPr>
          <w:bCs/>
        </w:rPr>
      </w:pPr>
      <w:r>
        <w:rPr>
          <w:bCs/>
        </w:rPr>
        <w:t xml:space="preserve">Wenn alle drei Dialoge bestätigt wurden, sollte sich das CMak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67E23">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jMjZkYmEzOS00NDhjLTQ5N2UtYWMwYi05NTJjNjM3ZDYwYmUiLCJUZXh0IjoiWzE5XSIsIldBSVZlcnNpb24iOiI2LjMuMC4wIn0=}</w:instrText>
          </w:r>
          <w:r w:rsidR="00A0269D">
            <w:rPr>
              <w:bCs/>
            </w:rPr>
            <w:fldChar w:fldCharType="separate"/>
          </w:r>
          <w:r w:rsidR="00A67E23">
            <w:rPr>
              <w:bCs/>
            </w:rPr>
            <w:t>[19]</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Build-Datei des Projektes ausgewählt werden. Für </w:t>
      </w:r>
      <w:r w:rsidR="00DB3DFA">
        <w:t>Gradle-Projekt</w:t>
      </w:r>
      <w:r w:rsidR="00352C66">
        <w:t>e ist das die</w:t>
      </w:r>
      <w:r w:rsidR="00DB3DFA">
        <w:t xml:space="preserve"> </w:t>
      </w:r>
      <w:r w:rsidR="00BD51D9">
        <w:t xml:space="preserve">„build.gradle“ Datei und </w:t>
      </w:r>
      <w:r w:rsidR="00352C66">
        <w:t>für</w:t>
      </w:r>
      <w:r w:rsidR="00BD51D9">
        <w:t xml:space="preserve"> Make-Projekt</w:t>
      </w:r>
      <w:r w:rsidR="00352C66">
        <w:t>e</w:t>
      </w:r>
      <w:r w:rsidR="00BD51D9">
        <w:t xml:space="preserve"> </w:t>
      </w:r>
      <w:r w:rsidR="00352C66">
        <w:t>die</w:t>
      </w:r>
      <w:r w:rsidR="00BD51D9">
        <w:t xml:space="preserve"> „Makefile“ Datei.</w:t>
      </w:r>
      <w:r w:rsidR="00352C66">
        <w:t xml:space="preserve"> Nachdem die </w:t>
      </w:r>
      <w:r w:rsidR="00921243">
        <w:t>entsprechende Datei ausgewählt wurde und der „Pfad auswählen-Dialog“ bestätigt wurde, erscheint ein neuer Dialog, mit dem man die Datei mit der Taste „Open as a Project“ als Projekt öffnen kann.</w:t>
      </w:r>
    </w:p>
    <w:p w14:paraId="544EB921" w14:textId="5AC2D529" w:rsidR="00921243" w:rsidRDefault="00921243" w:rsidP="005B4692">
      <w:pPr>
        <w:rPr>
          <w:b/>
          <w:bCs/>
        </w:rPr>
      </w:pPr>
      <w:r w:rsidRPr="00921243">
        <w:rPr>
          <w:b/>
          <w:bCs/>
        </w:rPr>
        <w:t>[Screenshot des Dialogs]</w:t>
      </w:r>
    </w:p>
    <w:p w14:paraId="68B63517" w14:textId="52D4C310" w:rsidR="005B4692" w:rsidRDefault="000A7687" w:rsidP="005B4692">
      <w:r>
        <w:t xml:space="preserve">Nach der Bestätigung dieses Dialogs folgen die gleichen zwei Dialoge wie bei dem Öffnen des CMak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67E23">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kNWFlZjU3Yi0xMTU1LTQzZWUtOTIwMy0wMTc3ZTM2YzQ1NTQiLCJUZXh0IjoiWzE5XSIsIldBSVZlcnNpb24iOiI2LjMuMC4wIn0=}</w:instrText>
          </w:r>
          <w:r w:rsidR="001A725B">
            <w:fldChar w:fldCharType="separate"/>
          </w:r>
          <w:r w:rsidR="00A67E23">
            <w:t>[19]</w:t>
          </w:r>
          <w:r w:rsidR="001A725B">
            <w:fldChar w:fldCharType="end"/>
          </w:r>
        </w:sdtContent>
      </w:sdt>
      <w:r>
        <w:t>.</w:t>
      </w:r>
    </w:p>
    <w:p w14:paraId="6CCE758B" w14:textId="61FF6BB6" w:rsidR="00486378" w:rsidRDefault="00486378" w:rsidP="005B4692">
      <w:r>
        <w:t xml:space="preserve">Wie in dem zweiten Absatz dieses Kapitels erklärt, können in CLion nur CMak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36132A8" w14:textId="08DFA0CF" w:rsidR="00AD327E" w:rsidRDefault="00AD327E" w:rsidP="005B4692">
      <w:pPr>
        <w:rPr>
          <w:b/>
          <w:bCs/>
        </w:rPr>
      </w:pPr>
      <w:r w:rsidRPr="00AD327E">
        <w:rPr>
          <w:b/>
          <w:bCs/>
        </w:rPr>
        <w:t>[Screenshot des Dialogs]</w:t>
      </w:r>
    </w:p>
    <w:p w14:paraId="428DBE0D" w14:textId="5D6AB4C3" w:rsidR="00C77B13" w:rsidRDefault="004D7946" w:rsidP="005B4692">
      <w:r>
        <w:t xml:space="preserve">In diesem Dialog </w:t>
      </w:r>
      <w:r w:rsidR="005D37E3">
        <w:t>muss</w:t>
      </w:r>
      <w:r>
        <w:t xml:space="preserve"> nun die Sprache</w:t>
      </w:r>
      <w:r w:rsidR="005D37E3">
        <w:t xml:space="preserve"> (C oder C++)</w:t>
      </w:r>
      <w:r>
        <w:t xml:space="preserve"> und </w:t>
      </w:r>
      <w:r w:rsidR="005D37E3">
        <w:t xml:space="preserve">der Zieltyp (executable oder library) des Projektes </w:t>
      </w:r>
      <w:r>
        <w:t>ausgewählt werden</w:t>
      </w:r>
      <w:r w:rsidR="005D37E3">
        <w:t xml:space="preserve">. Nachdem </w:t>
      </w:r>
      <w:r w:rsidR="00E525D3">
        <w:t xml:space="preserve">eine Auswahl für beide Optionen </w:t>
      </w:r>
      <w:r w:rsidR="00E525D3">
        <w:lastRenderedPageBreak/>
        <w:t>getroffen wurde, muss in dem Eingabefeld auf der rechten Seite des Dialogs die Lage und der Name des Projekts eingegeben werden</w:t>
      </w:r>
      <w:r w:rsidR="000428D5">
        <w:t xml:space="preserve"> (In dem folgenden Beispiel wurde ein C++ Library Projekt ausgewählt)</w:t>
      </w:r>
      <w:r w:rsidR="00E525D3">
        <w:t>.</w:t>
      </w:r>
    </w:p>
    <w:p w14:paraId="54727227" w14:textId="1EC45016" w:rsidR="00C77B13" w:rsidRDefault="00C77B13" w:rsidP="00C77B13">
      <w:pPr>
        <w:rPr>
          <w:b/>
          <w:bCs/>
        </w:rPr>
      </w:pPr>
      <w:r w:rsidRPr="00AD327E">
        <w:rPr>
          <w:b/>
          <w:bCs/>
        </w:rPr>
        <w:t xml:space="preserve">[Screenshot des </w:t>
      </w:r>
      <w:r>
        <w:rPr>
          <w:b/>
          <w:bCs/>
        </w:rPr>
        <w:t>Eingabefelds</w:t>
      </w:r>
      <w:r w:rsidRPr="00AD327E">
        <w:rPr>
          <w:b/>
          <w:bCs/>
        </w:rPr>
        <w:t>]</w:t>
      </w:r>
    </w:p>
    <w:p w14:paraId="6691E077" w14:textId="4D7A2C26" w:rsidR="00C77B13" w:rsidRDefault="00E525D3" w:rsidP="005B4692">
      <w:r>
        <w:t xml:space="preserve">Diese Information kann entweder manuell eingeben werden oder </w:t>
      </w:r>
      <w:r w:rsidR="000428D5">
        <w:t>durch Drücken</w:t>
      </w:r>
      <w:r w:rsidR="00C77B13">
        <w:t xml:space="preserve"> der Durchsuchen-Taste, innerhalb des Eingabefelds</w:t>
      </w:r>
      <w:r w:rsidR="000428D5">
        <w:t>.</w:t>
      </w:r>
    </w:p>
    <w:p w14:paraId="05EF5081" w14:textId="3FD54CD7" w:rsidR="000428D5" w:rsidRPr="000428D5" w:rsidRDefault="000428D5" w:rsidP="005B4692">
      <w:pPr>
        <w:rPr>
          <w:b/>
          <w:bCs/>
        </w:rPr>
      </w:pPr>
      <w:r w:rsidRPr="00AD327E">
        <w:rPr>
          <w:b/>
          <w:bCs/>
        </w:rPr>
        <w:t>[Screenshot de</w:t>
      </w:r>
      <w:r>
        <w:rPr>
          <w:b/>
          <w:bCs/>
        </w:rPr>
        <w:t>s Buttons</w:t>
      </w:r>
      <w:r w:rsidRPr="00AD327E">
        <w:rPr>
          <w:b/>
          <w:bCs/>
        </w:rPr>
        <w:t>]</w:t>
      </w:r>
    </w:p>
    <w:p w14:paraId="6C4117B5" w14:textId="1593984E" w:rsidR="00C77B13" w:rsidRDefault="000428D5" w:rsidP="000428D5">
      <w:pPr>
        <w:rPr>
          <w:b/>
          <w:bCs/>
        </w:rPr>
      </w:pPr>
      <w:r>
        <w:t xml:space="preserve">Dadurch öffnet sich nämlich ein </w:t>
      </w:r>
      <w:r w:rsidR="00C77B13">
        <w:t xml:space="preserve">Ordner-Dialog, </w:t>
      </w:r>
      <w:r>
        <w:t>mit dessen Hilfe das richtige Verzeichnis ausgewählt und bestätigt werden kann.</w:t>
      </w:r>
    </w:p>
    <w:p w14:paraId="1837720B" w14:textId="62FC8518" w:rsidR="00C77B13" w:rsidRDefault="00C77B13" w:rsidP="00C77B13">
      <w:pPr>
        <w:rPr>
          <w:b/>
          <w:bCs/>
        </w:rPr>
      </w:pPr>
      <w:r w:rsidRPr="00AD327E">
        <w:rPr>
          <w:b/>
          <w:bCs/>
        </w:rPr>
        <w:t>[Screenshot des Dialogs]</w:t>
      </w:r>
    </w:p>
    <w:p w14:paraId="0C8ADB04" w14:textId="09FD4963" w:rsidR="000428D5" w:rsidRDefault="000428D5" w:rsidP="00C77B13">
      <w:r>
        <w:t xml:space="preserve">Als nächstes muss der </w:t>
      </w:r>
      <w:bookmarkStart w:id="22" w:name="_Hlk90643260"/>
      <w:r>
        <w:t>Sprachstandard</w:t>
      </w:r>
      <w:r w:rsidR="000B472E">
        <w:t xml:space="preserve"> </w:t>
      </w:r>
      <w:bookmarkEnd w:id="22"/>
      <w:r w:rsidR="000B472E">
        <w:t>(eng.: „Language standard“)</w:t>
      </w:r>
      <w:r>
        <w:t xml:space="preserve"> des Projektes ausgewählt werden. </w:t>
      </w:r>
      <w:r w:rsidR="00CB27B9">
        <w:t>Mit der „Language standard“ Dopdown-Taste kann dazu eine Liste</w:t>
      </w:r>
      <w:r w:rsidR="000B472E">
        <w:t xml:space="preserve"> geöffnet </w:t>
      </w:r>
      <w:r w:rsidR="00CB27B9">
        <w:t>werden</w:t>
      </w:r>
      <w:r w:rsidR="000B472E">
        <w:t>, in der der gewünschte Sprachstandard ausgewählt werden muss (In diesem Beispiel wurde C++ 14 ausgewählt).</w:t>
      </w:r>
    </w:p>
    <w:p w14:paraId="6BE4DCB0" w14:textId="6D80BA11" w:rsidR="000B472E" w:rsidRDefault="000B472E" w:rsidP="000B472E">
      <w:pPr>
        <w:rPr>
          <w:b/>
          <w:bCs/>
        </w:rPr>
      </w:pPr>
      <w:r w:rsidRPr="00AD327E">
        <w:rPr>
          <w:b/>
          <w:bCs/>
        </w:rPr>
        <w:t>[Screenshot de</w:t>
      </w:r>
      <w:r>
        <w:rPr>
          <w:b/>
          <w:bCs/>
        </w:rPr>
        <w:t>r Liste</w:t>
      </w:r>
      <w:r w:rsidRPr="00AD327E">
        <w:rPr>
          <w:b/>
          <w:bCs/>
        </w:rPr>
        <w:t>]</w:t>
      </w:r>
    </w:p>
    <w:p w14:paraId="3D7C723A" w14:textId="74B29069"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ewählt werden (Für Executable-Projekte existiert diese Auswahl nicht). Mit der Dropdown-</w:t>
      </w:r>
      <w:r w:rsidR="009D0DA8">
        <w:t>Taste</w:t>
      </w:r>
      <w:r>
        <w:t xml:space="preserve"> unter „Library Type“ </w:t>
      </w:r>
      <w:r w:rsidR="00B77166">
        <w:t xml:space="preserve">kann hierfür zwischen „static“ und „shared“ </w:t>
      </w:r>
      <w:r w:rsidR="00B77166" w:rsidRPr="000B472E">
        <w:t>Bibliothekstyp</w:t>
      </w:r>
      <w:r w:rsidR="00B77166">
        <w:t>en ausgewählt werden (In diesem Beispiel wurde shared ausgewählt).</w:t>
      </w:r>
    </w:p>
    <w:p w14:paraId="361D6E55" w14:textId="77777777" w:rsidR="00B77166" w:rsidRDefault="00B77166" w:rsidP="00B77166">
      <w:pPr>
        <w:rPr>
          <w:b/>
          <w:bCs/>
        </w:rPr>
      </w:pPr>
      <w:r w:rsidRPr="00AD327E">
        <w:rPr>
          <w:b/>
          <w:bCs/>
        </w:rPr>
        <w:t>[Screenshot de</w:t>
      </w:r>
      <w:r>
        <w:rPr>
          <w:b/>
          <w:bCs/>
        </w:rPr>
        <w:t>r Liste</w:t>
      </w:r>
      <w:r w:rsidRPr="00AD327E">
        <w:rPr>
          <w:b/>
          <w:bCs/>
        </w:rPr>
        <w:t>]</w:t>
      </w:r>
    </w:p>
    <w:p w14:paraId="7E6F1F80" w14:textId="3D6B87D9" w:rsidR="000B472E" w:rsidRDefault="00B77166" w:rsidP="00DC6F37">
      <w:r>
        <w:t xml:space="preserve">Nachdem alle Konfigurationen durchgeführt wurden, muss die Create-Taste gedrückt werden, um ein neues </w:t>
      </w:r>
      <w:r w:rsidR="004032A0">
        <w:t xml:space="preserve">CMake-Projekt zu erstellen. </w:t>
      </w:r>
      <w:r w:rsidR="00016969">
        <w:t>Dieses Projekt wird standardmäßig auf Basis eines internen Templates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67E23">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BdIn1dfSwiVGFnIjoiQ2l0YXZpUGxhY2Vob2xkZXIjOTdlZDIyODEtYmRkMS00MDNmLWE0MDItN2RiYjk1ZDlkM2NiIiwiVGV4dCI6IlsyMF0iLCJXQUlWZXJzaW9uIjoiNi4zLjAuMCJ9}</w:instrText>
          </w:r>
          <w:r w:rsidR="00116408">
            <w:fldChar w:fldCharType="separate"/>
          </w:r>
          <w:r w:rsidR="00A67E23">
            <w:t>[20]</w:t>
          </w:r>
          <w:r w:rsidR="00116408">
            <w:fldChar w:fldCharType="end"/>
          </w:r>
        </w:sdtContent>
      </w:sdt>
      <w:r w:rsidR="00E70630">
        <w:t>.</w:t>
      </w:r>
    </w:p>
    <w:p w14:paraId="53C59344" w14:textId="015B0216" w:rsidR="00E70630" w:rsidRDefault="00E70630" w:rsidP="000B472E">
      <w:pPr>
        <w:rPr>
          <w:b/>
          <w:bCs/>
        </w:rPr>
      </w:pPr>
      <w:r w:rsidRPr="00E70630">
        <w:rPr>
          <w:b/>
          <w:bCs/>
        </w:rPr>
        <w:t>[Screenshot der CMakeLists.txt]</w:t>
      </w:r>
    </w:p>
    <w:p w14:paraId="15E0622A" w14:textId="62993DD7" w:rsidR="00407D00" w:rsidRDefault="003F1E06" w:rsidP="000B472E">
      <w:r>
        <w:lastRenderedPageBreak/>
        <w:t xml:space="preserve">Ähnlich wie Eclipse, verwendet CLion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r w:rsidR="00EE586E">
        <w:t xml:space="preserve">Eclipse, gibt es in CLion jedoch </w:t>
      </w:r>
      <w:r w:rsidR="00116408">
        <w:t xml:space="preserve">keine Möglichkeit </w:t>
      </w:r>
      <w:r w:rsidR="00EE586E">
        <w:t>die interne Projekt-Vorlage zu verändern oder eine neue Projekt-Vorlagen hinzuzufügen.</w:t>
      </w:r>
      <w:r w:rsidR="00057C86">
        <w:t xml:space="preserve"> Allerdings können in CLion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muss in dem Hauptmenü </w:t>
      </w:r>
      <w:r w:rsidR="007E1579" w:rsidRPr="007E1579">
        <w:rPr>
          <w:b/>
          <w:bCs/>
        </w:rPr>
        <w:t>File</w:t>
      </w:r>
      <w:r w:rsidR="007E1579">
        <w:t xml:space="preserve"> &gt; </w:t>
      </w:r>
      <w:r w:rsidR="007E1579" w:rsidRPr="007E1579">
        <w:rPr>
          <w:b/>
          <w:bCs/>
        </w:rPr>
        <w:t>Save File as Template</w:t>
      </w:r>
      <w:r w:rsidR="007E1579">
        <w:t xml:space="preserve"> ausgewählt werden, um ein „</w:t>
      </w:r>
      <w:r w:rsidR="007E1579" w:rsidRPr="007E1579">
        <w:t>Save File as Template</w:t>
      </w:r>
      <w:r w:rsidR="007E1579">
        <w:t xml:space="preserve">“-Dialog zu öffnen. </w:t>
      </w:r>
    </w:p>
    <w:p w14:paraId="368F32DE" w14:textId="6F56436E" w:rsidR="00407D00" w:rsidRPr="00407D00" w:rsidRDefault="00407D00" w:rsidP="000B472E">
      <w:pPr>
        <w:rPr>
          <w:b/>
          <w:bCs/>
        </w:rPr>
      </w:pPr>
      <w:r w:rsidRPr="00407D00">
        <w:rPr>
          <w:b/>
          <w:bCs/>
        </w:rPr>
        <w:t>[Screenshot des Dialogs]</w:t>
      </w:r>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532C24DC" w14:textId="77777777" w:rsidR="00122D85" w:rsidRDefault="00407D00" w:rsidP="000B472E">
      <w:r>
        <w:t>Um eine Datei aus einer Vorlage zu erstellen</w:t>
      </w:r>
      <w:r w:rsidR="00122D85">
        <w:t>,</w:t>
      </w:r>
      <w:r>
        <w:t xml:space="preserve"> müssen mit der Kombination </w:t>
      </w:r>
      <w:r w:rsidRPr="00122D85">
        <w:rPr>
          <w:b/>
          <w:bCs/>
        </w:rPr>
        <w:t>Strg+Alt+S</w:t>
      </w:r>
      <w:r>
        <w:t xml:space="preserve"> die Einstellungen der DIE geöffnet werden.</w:t>
      </w:r>
      <w:r w:rsidR="00122D85">
        <w:t xml:space="preserve"> </w:t>
      </w:r>
    </w:p>
    <w:p w14:paraId="0A3EE26D" w14:textId="0CE77E88" w:rsidR="00122D85" w:rsidRPr="00122D85" w:rsidRDefault="00122D85" w:rsidP="000B472E">
      <w:pPr>
        <w:rPr>
          <w:b/>
          <w:bCs/>
        </w:rPr>
      </w:pPr>
      <w:r w:rsidRPr="00122D85">
        <w:rPr>
          <w:b/>
          <w:bCs/>
        </w:rPr>
        <w:t>[Screenshot der Einstellungen]</w:t>
      </w:r>
    </w:p>
    <w:p w14:paraId="5EEC59AC" w14:textId="77777777" w:rsidR="00E57F28" w:rsidRDefault="00122D85" w:rsidP="000B472E">
      <w:r>
        <w:t xml:space="preserve">Darin muss zu </w:t>
      </w:r>
      <w:r w:rsidRPr="00122D85">
        <w:rPr>
          <w:b/>
          <w:bCs/>
        </w:rPr>
        <w:t>Editor</w:t>
      </w:r>
      <w:r>
        <w:t xml:space="preserve"> &gt; </w:t>
      </w:r>
      <w:r w:rsidRPr="00122D85">
        <w:rPr>
          <w:b/>
          <w:bCs/>
        </w:rPr>
        <w:t>File and Code Templates</w:t>
      </w:r>
      <w:r>
        <w:t xml:space="preserve"> navigiert werden, um die Liste aller Datei Vorlagen zu öffnen. Nachdem eine Vorlage in der Liste ausgewählt wurde, muss anschließend das </w:t>
      </w:r>
      <w:r w:rsidRPr="00122D85">
        <w:rPr>
          <w:noProof/>
          <w:color w:val="000000" w:themeColor="text1"/>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24BA2E31" w14:textId="0961E924" w:rsidR="00E57F28" w:rsidRPr="00E57F28" w:rsidRDefault="00E57F28" w:rsidP="000B472E">
      <w:pPr>
        <w:rPr>
          <w:b/>
          <w:bCs/>
        </w:rPr>
      </w:pPr>
      <w:r w:rsidRPr="00E57F28">
        <w:rPr>
          <w:b/>
          <w:bCs/>
        </w:rPr>
        <w:t>[Screenshot des Bereichs]</w:t>
      </w:r>
    </w:p>
    <w:p w14:paraId="384E4C01" w14:textId="00819197"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67E23">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FdIn1dfSwiVGFnIjoiQ2l0YXZpUGxhY2Vob2xkZXIjYTRkMGMyYzEtZWVkNy00ZDMxLWE3YzctNmY2MmNmNTNlMjhhIiwiVGV4dCI6IlsyMV0iLCJXQUlWZXJzaW9uIjoiNi4zLjAuMCJ9}</w:instrText>
          </w:r>
          <w:r>
            <w:fldChar w:fldCharType="separate"/>
          </w:r>
          <w:r w:rsidR="00A67E23">
            <w:t>[21]</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r>
        <w:t>CLion bietet dafür eine Reihe von vordefinierten Platzhaltern an. Allerdings können auch selbst erstellte Platzhalter verwendet werden. Dazu müssen</w:t>
      </w:r>
      <w:r w:rsidR="002C6474">
        <w:t xml:space="preserve"> in den Template-Dateien das Schlüsselwort „#set“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67E23">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MzY0NDcxNzgtZWQzMC00NTQxLTkyNDYtNzc5YjZmOTFkMjUwIiwiVGV4dCI6IlsyMl0iLCJXQUlWZXJzaW9uIjoiNi4zLjAuMCJ9}</w:instrText>
          </w:r>
          <w:r w:rsidR="0083110E">
            <w:fldChar w:fldCharType="separate"/>
          </w:r>
          <w:r w:rsidR="00A67E23">
            <w:t>[22]</w:t>
          </w:r>
          <w:r w:rsidR="0083110E">
            <w:fldChar w:fldCharType="end"/>
          </w:r>
        </w:sdtContent>
      </w:sdt>
      <w:r w:rsidR="0083110E">
        <w:t>.</w:t>
      </w:r>
    </w:p>
    <w:p w14:paraId="05BB0D40" w14:textId="28A4E1A3" w:rsidR="00B6171A" w:rsidRDefault="00B6171A" w:rsidP="000B472E">
      <w:r>
        <w:t xml:space="preserve">Wie auch Eclipse, </w:t>
      </w:r>
      <w:r w:rsidR="00504C71">
        <w:t xml:space="preserve">bietet CLion </w:t>
      </w:r>
      <w:r w:rsidR="004F3BBF">
        <w:t xml:space="preserve">keinen </w:t>
      </w:r>
      <w:r w:rsidR="00504C71">
        <w:t>ausreichenden Funktionsumfang bereit</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Je nach Projektformat wird j</w:t>
      </w:r>
      <w:r w:rsidR="00D95E81">
        <w:t>edes neue Projekt</w:t>
      </w:r>
      <w:r w:rsidR="000471F4">
        <w:t xml:space="preserve"> wird in CLion nämlich, </w:t>
      </w:r>
      <w:r w:rsidR="00D95E81">
        <w:t>mittels einer intern gespeicherten Projekt-</w:t>
      </w:r>
      <w:r w:rsidR="00D95E81">
        <w:lastRenderedPageBreak/>
        <w: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CLion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23" w:name="_Toc93057357"/>
      <w:r>
        <w:t>Visual Studio Code</w:t>
      </w:r>
      <w:bookmarkEnd w:id="23"/>
    </w:p>
    <w:p w14:paraId="77E4C982" w14:textId="2491CCAB" w:rsidR="002B54E6" w:rsidRDefault="002B54E6" w:rsidP="002B54E6">
      <w:r>
        <w:t>Visual Studio Code (abgekürzt VSCode) ist ein kostenloser und open source (</w:t>
      </w:r>
      <w:hyperlink r:id="rId16" w:history="1">
        <w:r w:rsidRPr="00EA351C">
          <w:rPr>
            <w:rStyle w:val="Hyperlink"/>
          </w:rPr>
          <w:t>github.com/microsoft/vscode</w:t>
        </w:r>
      </w:hyperlink>
      <w:r>
        <w:t xml:space="preserve">) basierter Code-Editor von Microsoft. Es ist </w:t>
      </w:r>
      <w:r w:rsidRPr="00C05F62">
        <w:t xml:space="preserve">plattformübergreifend auf </w:t>
      </w:r>
      <w:r>
        <w:t xml:space="preserve">den Betriebssystemen </w:t>
      </w:r>
      <w:r w:rsidRPr="00C05F62">
        <w:t>Windows, Linux und macOS</w:t>
      </w:r>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67E23">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EtMTVUMTE6NDQ6MzYiLCJQcm9qZWN0Ijp7IiRyZWYiOiI1In19LCJVc2VOdW1iZXJpbmdUeXBlT2ZQYXJlbnREb2N1bWVudCI6ZmFsc2V9XSwiRm9ybWF0dGVkVGV4dCI6eyIkaWQiOiIxNCIsIkNvdW50IjoxLCJUZXh0VW5pdHMiOlt7IiRpZCI6IjE1IiwiRm9udFN0eWxlIjp7IiRpZCI6IjE2IiwiTmV1dHJhbCI6dHJ1ZX0sIlJlYWRpbmdPcmRlciI6MSwiVGV4dCI6IlsyM10ifV19LCJUYWciOiJDaXRhdmlQbGFjZWhvbGRlciM3MjdhNzM5Ny04NDEwLTRiNzktYjA0Yy04NzMyZDdkNGU1YmUiLCJUZXh0IjoiWzIzXSIsIldBSVZlcnNpb24iOiI2LjMuMC4wIn0=}</w:instrText>
          </w:r>
          <w:r>
            <w:fldChar w:fldCharType="separate"/>
          </w:r>
          <w:r w:rsidR="00A67E23">
            <w:t>[23]</w:t>
          </w:r>
          <w:r>
            <w:fldChar w:fldCharType="end"/>
          </w:r>
        </w:sdtContent>
      </w:sdt>
      <w:r>
        <w:t>.</w:t>
      </w:r>
    </w:p>
    <w:p w14:paraId="1F137BB6" w14:textId="643093E2" w:rsidR="002B54E6" w:rsidRDefault="002B54E6" w:rsidP="002B54E6">
      <w:r>
        <w:t xml:space="preserve">Anders als Eclipse und CLion ist VSCod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r>
        <w:t xml:space="preserve">VSCod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nachträglich in VSCode installiert werden.</w:t>
      </w:r>
      <w:r w:rsidR="0015130D">
        <w:t xml:space="preserve"> </w:t>
      </w:r>
      <w:r w:rsidR="00E12F54">
        <w:t>Zusätzlich kann VSCod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67E23">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0XSJ9XX0sIlRhZyI6IkNpdGF2aVBsYWNlaG9sZGVyIzkyNmM0MDNkLTFhYmQtNGRjZC05ZjJkLTk0MmFhNWNmNmNhZiIsIlRleHQiOiJbMjRdIiwiV0FJVmVyc2lvbiI6IjYuMy4wLjAifQ==}</w:instrText>
          </w:r>
          <w:r w:rsidR="0015130D">
            <w:fldChar w:fldCharType="separate"/>
          </w:r>
          <w:r w:rsidR="00A67E23">
            <w:t>[24]</w:t>
          </w:r>
          <w:r w:rsidR="0015130D">
            <w:fldChar w:fldCharType="end"/>
          </w:r>
        </w:sdtContent>
      </w:sdt>
      <w:r w:rsidR="00E12F54">
        <w:t>.</w:t>
      </w:r>
    </w:p>
    <w:p w14:paraId="497DC42B" w14:textId="77777777" w:rsidR="002B54E6" w:rsidRDefault="002B54E6" w:rsidP="002B54E6">
      <w:r>
        <w:t xml:space="preserve">Wie in Abschnitt 2.4 erwähnt, ist die wichtigste Funktionalität die, der Erstellung und Verwaltung ganzer Projekte mit mehreren Dateien. Um ein neues Projekt in VSCode anzulegen, muss unter </w:t>
      </w:r>
      <w:r w:rsidRPr="009D78B9">
        <w:rPr>
          <w:b/>
          <w:bCs/>
        </w:rPr>
        <w:t>Datei</w:t>
      </w:r>
      <w:r>
        <w:t xml:space="preserve"> &gt; </w:t>
      </w:r>
      <w:r w:rsidRPr="009D78B9">
        <w:rPr>
          <w:b/>
          <w:bCs/>
        </w:rPr>
        <w:t>Ordner öffnen…</w:t>
      </w:r>
      <w:r>
        <w:rPr>
          <w:b/>
          <w:bCs/>
        </w:rPr>
        <w:t xml:space="preserve"> </w:t>
      </w:r>
      <w:r>
        <w:t>ein Verzeichnis auswählt werden, in welches ein neues Projekt angelegt werden soll.</w:t>
      </w:r>
    </w:p>
    <w:p w14:paraId="78DB714C" w14:textId="77777777" w:rsidR="002B54E6" w:rsidRPr="00EF217E" w:rsidRDefault="002B54E6" w:rsidP="002B54E6">
      <w:pPr>
        <w:rPr>
          <w:b/>
          <w:bCs/>
        </w:rPr>
      </w:pPr>
      <w:r>
        <w:rPr>
          <w:b/>
          <w:bCs/>
        </w:rPr>
        <w:t>[</w:t>
      </w:r>
      <w:r w:rsidRPr="00EF217E">
        <w:rPr>
          <w:b/>
          <w:bCs/>
        </w:rPr>
        <w:t>Screenshot</w:t>
      </w:r>
      <w:r>
        <w:rPr>
          <w:b/>
          <w:bCs/>
        </w:rPr>
        <w:t xml:space="preserve"> des Menüs]</w:t>
      </w:r>
    </w:p>
    <w:p w14:paraId="15965BFC" w14:textId="07DDD56D" w:rsidR="002B54E6" w:rsidRDefault="002B54E6" w:rsidP="002B54E6">
      <w:r>
        <w:t xml:space="preserve">Nachdem ein Verzeichnis ausgewählt </w:t>
      </w:r>
      <w:r w:rsidR="00096735">
        <w:t xml:space="preserve">und geöffnet </w:t>
      </w:r>
      <w:r>
        <w:t>wurde, kann darin</w:t>
      </w:r>
      <w:r w:rsidR="00096735">
        <w:t xml:space="preserve">, mithile des VSCode Explorers, </w:t>
      </w:r>
      <w:r>
        <w:t>ein neuer Ordner angelegt werden.</w:t>
      </w:r>
      <w:r w:rsidR="00096735">
        <w:t xml:space="preserve"> Dieser Ordner repräsentiert das Softwareprojekt.</w:t>
      </w:r>
      <w:r>
        <w:t xml:space="preserve"> </w:t>
      </w:r>
    </w:p>
    <w:p w14:paraId="44539143" w14:textId="77777777" w:rsidR="002B54E6" w:rsidRPr="00EF217E" w:rsidRDefault="002B54E6" w:rsidP="002B54E6">
      <w:pPr>
        <w:rPr>
          <w:b/>
          <w:bCs/>
        </w:rPr>
      </w:pPr>
      <w:r>
        <w:rPr>
          <w:b/>
          <w:bCs/>
        </w:rPr>
        <w:lastRenderedPageBreak/>
        <w:t>[</w:t>
      </w:r>
      <w:r w:rsidRPr="00EF217E">
        <w:rPr>
          <w:b/>
          <w:bCs/>
        </w:rPr>
        <w:t>Screenshot</w:t>
      </w:r>
      <w:r>
        <w:rPr>
          <w:b/>
          <w:bCs/>
        </w:rPr>
        <w:t xml:space="preserve"> des VSCode Explorers]</w:t>
      </w:r>
    </w:p>
    <w:p w14:paraId="54F89274" w14:textId="6A4A44A2"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67E23">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1XSJ9XX0sIlRhZyI6IkNpdGF2aVBsYWNlaG9sZGVyIzQ2YWY0MmQ0LTFhYzgtNGQ0ZC04NzRmLTVhOWMyOTk1N2FiMyIsIlRleHQiOiJbMjVdIiwiV0FJVmVyc2lvbiI6IjYuMy4wLjAifQ==}</w:instrText>
          </w:r>
          <w:r>
            <w:fldChar w:fldCharType="separate"/>
          </w:r>
          <w:r w:rsidR="00A67E23">
            <w:t>[25]</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24" w:name="_Hlk89271753"/>
      <w:r>
        <w:t xml:space="preserve">„Project Templates“ </w:t>
      </w:r>
      <w:bookmarkEnd w:id="24"/>
      <w:r>
        <w:t>von cantonios (</w:t>
      </w:r>
      <w:hyperlink r:id="rId17" w:history="1">
        <w:r w:rsidRPr="00901CA8">
          <w:rPr>
            <w:rStyle w:val="Hyperlink"/>
          </w:rPr>
          <w:t>marketplace.visualstudio.com/project-templates</w:t>
        </w:r>
      </w:hyperlink>
      <w:r>
        <w:t>) kann dieses Problem allerdings gelöst werden. Nach der Installation dieser Erweiterung ist es zum einen möglich ein bestimmtes Projekt als ein Template-Projekt zu speichern. Dazu muss als erstes ein zuvor initialisiertes Projekt in VSCode geöffnet werden. Nachdem das Projekt geöffnet wurde, muss im Explorer ein Kontextmenü geöffnet werden, indem man mit der rechten Maustaste auf das Projekt klickt. Wenn die Erweiterung richtig installiert wurde, sollte nun „Save Project as Template“ als Auswahl in dem Kontextmenü erscheinen.</w:t>
      </w:r>
    </w:p>
    <w:p w14:paraId="3C269600" w14:textId="77777777" w:rsidR="002B54E6" w:rsidRPr="00EF217E" w:rsidRDefault="002B54E6" w:rsidP="002B54E6">
      <w:pPr>
        <w:rPr>
          <w:b/>
          <w:bCs/>
        </w:rPr>
      </w:pPr>
      <w:r>
        <w:rPr>
          <w:b/>
          <w:bCs/>
        </w:rPr>
        <w:t>[</w:t>
      </w:r>
      <w:r w:rsidRPr="00EF217E">
        <w:rPr>
          <w:b/>
          <w:bCs/>
        </w:rPr>
        <w:t>Screenshot</w:t>
      </w:r>
      <w:r>
        <w:rPr>
          <w:b/>
          <w:bCs/>
        </w:rPr>
        <w:t xml:space="preserve"> des Menüs]</w:t>
      </w:r>
    </w:p>
    <w:p w14:paraId="2F555871" w14:textId="77777777" w:rsidR="002B54E6" w:rsidRDefault="002B54E6" w:rsidP="002B54E6">
      <w:r>
        <w:t>Nachdem dieser Menüpunkt ausgewählt wurde, öffnet sich die Befehlspalette von VSCode, in der man einen beliebigen Namen für dieses Template-Projekt vergeben kann.</w:t>
      </w:r>
    </w:p>
    <w:p w14:paraId="782EA3B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304C8ECF" w14:textId="77777777"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040F6C80" w14:textId="77777777" w:rsidR="002B54E6" w:rsidRDefault="002B54E6" w:rsidP="002B54E6">
      <w:r>
        <w:rPr>
          <w:noProof/>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5EC2210C" w14:textId="77777777" w:rsidR="002B54E6" w:rsidRDefault="002B54E6" w:rsidP="002B54E6">
      <w:r>
        <w:t xml:space="preserve">Diese können aber in den Benutzereinstellungen unter </w:t>
      </w:r>
      <w:r w:rsidRPr="00FE1817">
        <w:rPr>
          <w:b/>
          <w:bCs/>
        </w:rPr>
        <w:t>Verwalten</w:t>
      </w:r>
      <w:r>
        <w:t xml:space="preserve"> &gt; </w:t>
      </w:r>
      <w:r w:rsidRPr="00FE1817">
        <w:rPr>
          <w:b/>
          <w:bCs/>
        </w:rPr>
        <w:t>Einstellungen</w:t>
      </w:r>
      <w:r>
        <w:t xml:space="preserve"> &gt; </w:t>
      </w:r>
      <w:r w:rsidRPr="00FE1817">
        <w:rPr>
          <w:b/>
          <w:bCs/>
        </w:rPr>
        <w:t>VSCode Project Template Configuration</w:t>
      </w:r>
      <w:r>
        <w:t xml:space="preserve"> &gt; </w:t>
      </w:r>
      <w:r w:rsidRPr="00FE1817">
        <w:rPr>
          <w:b/>
          <w:bCs/>
        </w:rPr>
        <w:t>In „settings.json“ bearbeiten</w:t>
      </w:r>
      <w:r>
        <w:t xml:space="preserve"> geändert werden, indem man folgende Zeile addiert:</w:t>
      </w:r>
    </w:p>
    <w:p w14:paraId="587AAC30" w14:textId="77777777" w:rsidR="002B54E6" w:rsidRDefault="002B54E6" w:rsidP="002B54E6">
      <w:r>
        <w:rPr>
          <w:noProof/>
        </w:rPr>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752C9DAD" w14:textId="77777777" w:rsidR="002B54E6" w:rsidRDefault="002B54E6" w:rsidP="002B54E6">
      <w:r>
        <w:lastRenderedPageBreak/>
        <w:t>Zum anderen kann die Extension dazu benutzt werden, um ein Projekt aus einem gespeicherten Template-Projekt zu erstellen. Dazu muss in VSCod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from Template“ befinden.</w:t>
      </w:r>
    </w:p>
    <w:p w14:paraId="4BA9F9CC" w14:textId="77777777" w:rsidR="002B54E6" w:rsidRPr="00EF217E" w:rsidRDefault="002B54E6" w:rsidP="002B54E6">
      <w:pPr>
        <w:rPr>
          <w:b/>
          <w:bCs/>
        </w:rPr>
      </w:pPr>
      <w:r>
        <w:rPr>
          <w:b/>
          <w:bCs/>
        </w:rPr>
        <w:t>[</w:t>
      </w:r>
      <w:r w:rsidRPr="00EF217E">
        <w:rPr>
          <w:b/>
          <w:bCs/>
        </w:rPr>
        <w:t>Screenshot</w:t>
      </w:r>
      <w:r>
        <w:rPr>
          <w:b/>
          <w:bCs/>
        </w:rPr>
        <w:t xml:space="preserve"> des Menüs]</w:t>
      </w:r>
    </w:p>
    <w:p w14:paraId="52E0DC01" w14:textId="77777777" w:rsidR="002B54E6" w:rsidRDefault="002B54E6" w:rsidP="002B54E6">
      <w:r>
        <w:t>Mit der Auswahl des Menüpunktes öffnet sich die Befehlspalette in VSCode mit einer Liste aller gespeicherten Template-Projekte.</w:t>
      </w:r>
    </w:p>
    <w:p w14:paraId="1764E47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149E45E3" w14:textId="77777777" w:rsidR="002B54E6" w:rsidRDefault="002B54E6" w:rsidP="002B54E6">
      <w:r>
        <w:t xml:space="preserve">Als letztes muss nur noch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16EBCAF7" w14:textId="77777777" w:rsidR="002B54E6" w:rsidRDefault="002B54E6" w:rsidP="002B54E6">
      <w:pPr>
        <w:rPr>
          <w:b/>
          <w:bCs/>
        </w:rPr>
      </w:pPr>
      <w:r>
        <w:rPr>
          <w:b/>
          <w:bCs/>
        </w:rPr>
        <w:t>[</w:t>
      </w:r>
      <w:r w:rsidRPr="00EF217E">
        <w:rPr>
          <w:b/>
          <w:bCs/>
        </w:rPr>
        <w:t>Screenshot</w:t>
      </w:r>
      <w:r>
        <w:rPr>
          <w:b/>
          <w:bCs/>
        </w:rPr>
        <w:t xml:space="preserve"> des Projekts]</w:t>
      </w:r>
    </w:p>
    <w:p w14:paraId="6ED633BA" w14:textId="77777777" w:rsidR="002B54E6" w:rsidRDefault="002B54E6" w:rsidP="002B54E6">
      <w:r w:rsidRPr="00AA2143">
        <w:t xml:space="preserve">Darüber hinaus </w:t>
      </w:r>
      <w:r>
        <w:t>können in den Dateien eines Template-Projektes auch variable Platzhalter eingesetzt werden. Die Schreibweise sieht wie folgt aus:</w:t>
      </w:r>
    </w:p>
    <w:p w14:paraId="2A8B6A25" w14:textId="77777777" w:rsidR="002B54E6" w:rsidRDefault="002B54E6" w:rsidP="002B54E6">
      <w:r>
        <w:rPr>
          <w:noProof/>
        </w:rPr>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E7A1451" w14:textId="5E6DD6B7"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67E23">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2MzNGY4OTJhLTFlYTctNDk1OS04MTYyLWRlODY0MmI3MjBjZSIsIlRleHQiOiJbMjZdIiwiV0FJVmVyc2lvbiI6IjYuMy4wLjAifQ==}</w:instrText>
          </w:r>
          <w:r>
            <w:fldChar w:fldCharType="separate"/>
          </w:r>
          <w:r w:rsidR="00A67E23">
            <w:t>[26]</w:t>
          </w:r>
          <w:r>
            <w:fldChar w:fldCharType="end"/>
          </w:r>
        </w:sdtContent>
      </w:sdt>
      <w:r>
        <w:t>.</w:t>
      </w:r>
    </w:p>
    <w:p w14:paraId="3DF49166" w14:textId="5AD9C8ED" w:rsidR="001E7F2B" w:rsidRDefault="00E21B1F" w:rsidP="005B4692">
      <w:r>
        <w:t xml:space="preserve">Auch die Extension </w:t>
      </w:r>
      <w:r>
        <w:t>„Project Templates“</w:t>
      </w:r>
      <w:r>
        <w:t xml:space="preserve"> ist für die Lösung des Problems dieser Arbeit nicht ausreichend.</w:t>
      </w:r>
      <w:r w:rsidR="00F607DC">
        <w:t xml:space="preserve"> Es ist mit ihr zwar möglich ein neues Projekt anhand einer Projekt-Vorlage zu erstellen</w:t>
      </w:r>
      <w:r w:rsidR="00354F66">
        <w:t>, allerdings</w:t>
      </w:r>
      <w:r w:rsidR="00354F66">
        <w:t xml:space="preserve"> sind die Platzhalter, die man in die Datei-Vorlagen einbinden kann, nur auf die Ersetzung durch Zeichenketten beschränkt. Es ist nicht möglich, dass Platzhalter eine Liste von vordefinierten Werten übergeben werden kann, aus der bei der </w:t>
      </w:r>
      <w:r w:rsidR="00354F66">
        <w:t>Projekt</w:t>
      </w:r>
      <w:r w:rsidR="00354F66">
        <w:t xml:space="preserve">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w:t>
      </w:r>
      <w:r w:rsidR="0012771C">
        <w:lastRenderedPageBreak/>
        <w:t xml:space="preserve">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r w:rsidR="001E7F2B">
        <w:br w:type="page"/>
      </w:r>
    </w:p>
    <w:p w14:paraId="6A7AD044" w14:textId="77777777" w:rsidR="001E7F2B" w:rsidRDefault="001E7F2B" w:rsidP="00196E2A">
      <w:pPr>
        <w:pStyle w:val="berschrift1"/>
        <w:numPr>
          <w:ilvl w:val="0"/>
          <w:numId w:val="1"/>
        </w:numPr>
      </w:pPr>
      <w:bookmarkStart w:id="25" w:name="_Toc93057360"/>
      <w:r>
        <w:lastRenderedPageBreak/>
        <w:t>Lösungsansatz</w:t>
      </w:r>
      <w:bookmarkEnd w:id="25"/>
    </w:p>
    <w:p w14:paraId="7313575E" w14:textId="2CE70E3F" w:rsidR="00241997" w:rsidRDefault="003A05BB" w:rsidP="00FF1FBD">
      <w:r>
        <w:t xml:space="preserve">Um das beschriebene Problem im ersten Kapitel zu lösen, wurde im Rahmen dieser Thesis ein </w:t>
      </w:r>
      <w:r w:rsidR="00385969">
        <w:t>spezielles DevOps Projekt-Konfigurator Tool</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aktualisierung erfolgt dabei </w:t>
      </w:r>
      <w:r w:rsidR="00EE1450">
        <w:t>auf Basis eines intern</w:t>
      </w:r>
      <w:r w:rsidR="00006E14">
        <w:t xml:space="preserve"> gespeicherten</w:t>
      </w:r>
      <w:r w:rsidR="00EE1450">
        <w:t xml:space="preserve"> Template-Projektes.</w:t>
      </w:r>
      <w:r w:rsidR="00006E14">
        <w:t xml:space="preserve"> Die Verzeichnisstruktur des</w:t>
      </w:r>
      <w:r w:rsidR="00F14D71">
        <w:t xml:space="preserve"> </w:t>
      </w:r>
      <w:r w:rsidR="00006E14">
        <w:t>Template</w:t>
      </w:r>
      <w:r w:rsidR="00DA0CFC">
        <w:t>s</w:t>
      </w:r>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33C2EAB5" w14:textId="15E61B2E" w:rsidR="00D40067" w:rsidRDefault="0001515D" w:rsidP="00FF1FBD">
      <w:r>
        <w:t xml:space="preserve">Um ein neues Projekt mit dem Projekt-Konfigurator zu erstellen, muss ein spezielles Formular in der GUI ausgefüllt werden. </w:t>
      </w:r>
      <w:r w:rsidR="00D40067">
        <w:t>Das Formular ist dabei aus</w:t>
      </w:r>
      <w:r w:rsidR="00F33AE3">
        <w:t xml:space="preserve"> </w:t>
      </w:r>
      <w:r w:rsidR="00D40067">
        <w:t xml:space="preserve">Texteingabefeldern, Dropdown-Listen, Auswahlkästchen (Checkboxen) und Listfeldern aufgebaut. </w:t>
      </w:r>
    </w:p>
    <w:p w14:paraId="1FEB0025" w14:textId="2A022CDB" w:rsidR="009622D4" w:rsidRDefault="0001515D" w:rsidP="00FF1FBD">
      <w:r>
        <w:t xml:space="preserve">Die </w:t>
      </w:r>
      <w:r w:rsidR="0076174E">
        <w:t>notwenigen</w:t>
      </w:r>
      <w:r>
        <w:t xml:space="preserve"> Informationen </w:t>
      </w:r>
      <w:r w:rsidR="00C54835">
        <w:t xml:space="preserve">des Formulars </w:t>
      </w:r>
      <w:r>
        <w:t xml:space="preserve">beziehen sich dabei auf die Metadaten </w:t>
      </w:r>
      <w:r w:rsidR="007A44A4">
        <w:t xml:space="preserve">des </w:t>
      </w:r>
      <w:r>
        <w:t>zu erstellenden Projektes.</w:t>
      </w:r>
      <w:r w:rsidR="00C54835">
        <w:t xml:space="preserve"> Nachdem das Formular 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rsidR="00C54835">
        <w:t xml:space="preserve">automatisch </w:t>
      </w:r>
      <w:r w:rsidR="007A44A4">
        <w:t>ein</w:t>
      </w:r>
      <w:r w:rsidR="00C54835">
        <w:t xml:space="preserve"> neue</w:t>
      </w:r>
      <w:r w:rsidR="007A44A4">
        <w:t>s</w:t>
      </w:r>
      <w:r w:rsidR="00F9112D">
        <w:t xml:space="preserve"> </w:t>
      </w:r>
      <w:r w:rsidR="00C54835">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5EA81977" w:rsidR="001E7F2B" w:rsidRDefault="00A77DBC" w:rsidP="00FF1FBD">
      <w:r>
        <w:lastRenderedPageBreak/>
        <w:t xml:space="preserve">In den folgenden Kapiteln 4 und 5 werden alle Funktionen des Projekt-Konfigurators ausführlicher </w:t>
      </w:r>
      <w:r w:rsidR="004B10A9">
        <w:t xml:space="preserve">mithilfe einiger Diagramme </w:t>
      </w:r>
      <w:r>
        <w:t>erklärt. Darunter befinden sich auch drei Extrafunktionalitäten, die</w:t>
      </w:r>
      <w:r w:rsidR="004B10A9">
        <w:t xml:space="preserve"> bisher noch nicht genannt wurden.</w:t>
      </w:r>
      <w:r w:rsidR="001E7F2B">
        <w:br w:type="page"/>
      </w:r>
    </w:p>
    <w:p w14:paraId="166B85A3" w14:textId="3AC92A4D" w:rsidR="001E7F2B" w:rsidRDefault="001E7F2B" w:rsidP="00196E2A">
      <w:pPr>
        <w:pStyle w:val="berschrift1"/>
        <w:numPr>
          <w:ilvl w:val="0"/>
          <w:numId w:val="1"/>
        </w:numPr>
      </w:pPr>
      <w:bookmarkStart w:id="26" w:name="_Toc93057361"/>
      <w:r>
        <w:lastRenderedPageBreak/>
        <w:t>Softwareentwurf</w:t>
      </w:r>
      <w:bookmarkEnd w:id="26"/>
    </w:p>
    <w:p w14:paraId="5268A2AA" w14:textId="3E316542" w:rsidR="00C11E5E" w:rsidRDefault="00B67115" w:rsidP="00C11E5E">
      <w:r>
        <w:t xml:space="preserve">Für die </w:t>
      </w:r>
      <w:r w:rsidR="002C6FAB">
        <w:t xml:space="preserve">Umsetzung des </w:t>
      </w:r>
      <w:r>
        <w:t>Lösung</w:t>
      </w:r>
      <w:r w:rsidR="002C6FAB">
        <w:t>sansatzes</w:t>
      </w:r>
      <w:r>
        <w:t>, wurde eine Software mit einer grafischen Benutzeroberfläche benötigt.</w:t>
      </w:r>
      <w:r w:rsidR="00EA31BB">
        <w:t xml:space="preserve"> </w:t>
      </w:r>
      <w:r w:rsidR="0066297B">
        <w:t xml:space="preserve">Die </w:t>
      </w:r>
      <w:r w:rsidR="00EA31BB">
        <w:t>integrierten</w:t>
      </w:r>
      <w:r w:rsidR="0066297B">
        <w:t xml:space="preserve"> Funktionalitäten wurden aus der Problemstellung (Kapitel 1.1) abgeleitet.</w:t>
      </w:r>
      <w:r w:rsidR="00067E94">
        <w:t xml:space="preserve"> Demnach sollte man mit der GUI folgende </w:t>
      </w:r>
      <w:r w:rsidR="00D259AE">
        <w:t>fünf</w:t>
      </w:r>
      <w:r w:rsidR="00067E94">
        <w:t xml:space="preserve"> </w:t>
      </w:r>
      <w:r w:rsidR="00D259AE">
        <w:t>Aktionen ausführen können:</w:t>
      </w:r>
    </w:p>
    <w:p w14:paraId="2F84BA25" w14:textId="1FF0B22C" w:rsidR="00D259AE" w:rsidRDefault="00D259AE" w:rsidP="00D259AE">
      <w:pPr>
        <w:pStyle w:val="Listenabsatz"/>
        <w:numPr>
          <w:ilvl w:val="0"/>
          <w:numId w:val="46"/>
        </w:numPr>
      </w:pPr>
      <w:r>
        <w:t>Projekteerstellung auf Basis einer Vorlage</w:t>
      </w:r>
    </w:p>
    <w:p w14:paraId="3A35C2E2" w14:textId="104C4D21" w:rsidR="00D259AE" w:rsidRDefault="00D259AE" w:rsidP="00D259AE">
      <w:pPr>
        <w:pStyle w:val="Listenabsatz"/>
        <w:numPr>
          <w:ilvl w:val="0"/>
          <w:numId w:val="46"/>
        </w:numPr>
      </w:pPr>
      <w:r>
        <w:t>Projektaktualisierung auf Basis einer Vorlage</w:t>
      </w:r>
    </w:p>
    <w:p w14:paraId="5A3792A0" w14:textId="38E3DFD5" w:rsidR="00D259AE" w:rsidRDefault="00D259AE" w:rsidP="00D259AE">
      <w:pPr>
        <w:pStyle w:val="Listenabsatz"/>
        <w:numPr>
          <w:ilvl w:val="0"/>
          <w:numId w:val="46"/>
        </w:numPr>
      </w:pPr>
      <w:r>
        <w:t>Erweiterung der Projekt Module</w:t>
      </w:r>
    </w:p>
    <w:p w14:paraId="190EB6FD" w14:textId="7D932605" w:rsidR="00D259AE" w:rsidRDefault="00D259AE" w:rsidP="00D259AE">
      <w:pPr>
        <w:pStyle w:val="Listenabsatz"/>
        <w:numPr>
          <w:ilvl w:val="0"/>
          <w:numId w:val="46"/>
        </w:numPr>
      </w:pPr>
      <w:r>
        <w:t>Ausführung von utilities</w:t>
      </w:r>
    </w:p>
    <w:p w14:paraId="1126778B" w14:textId="140CB4DC" w:rsidR="00D259AE" w:rsidRDefault="00D259AE" w:rsidP="00D259AE">
      <w:pPr>
        <w:pStyle w:val="Listenabsatz"/>
        <w:numPr>
          <w:ilvl w:val="0"/>
          <w:numId w:val="46"/>
        </w:numPr>
      </w:pPr>
      <w:r>
        <w:t>Suchungsmechanismus von bestehenden</w:t>
      </w:r>
      <w:r w:rsidR="00F14D71">
        <w:t xml:space="preserve"> </w:t>
      </w:r>
      <w:r>
        <w:t>Projekten</w:t>
      </w:r>
    </w:p>
    <w:p w14:paraId="29EBC14C" w14:textId="72997C25" w:rsidR="00A1329F" w:rsidRDefault="00A1329F" w:rsidP="00D259AE">
      <w:r>
        <w:t>Diesbezüglich muss die Benutzeroberfläche aus fünf verschiedenen Fenstern (eng.: Screen) und Unterfenstern (eng.: Subscreen) aufgebaut sein.</w:t>
      </w:r>
      <w:r w:rsidR="00145DDE">
        <w:t xml:space="preserve"> J</w:t>
      </w:r>
      <w:r>
        <w:t xml:space="preserve">eder Screen / Subscreen ist </w:t>
      </w:r>
      <w:r w:rsidR="00145DDE">
        <w:t xml:space="preserve">dabei </w:t>
      </w:r>
      <w:r>
        <w:t>für eine spezifische Funktion zuständig.</w:t>
      </w:r>
    </w:p>
    <w:p w14:paraId="1C86031C" w14:textId="423A55A5" w:rsidR="00B2326A" w:rsidRPr="00445301" w:rsidRDefault="006517EC" w:rsidP="00BD37D1">
      <w:pPr>
        <w:pStyle w:val="Listenabsatz"/>
        <w:numPr>
          <w:ilvl w:val="0"/>
          <w:numId w:val="44"/>
        </w:numPr>
      </w:pPr>
      <w:r w:rsidRPr="00445301">
        <w:t xml:space="preserve">Für Lösung wird </w:t>
      </w:r>
      <w:r w:rsidR="00BD37D1" w:rsidRPr="00445301">
        <w:t>GUI mit verschiedenen Seiten benötigt</w:t>
      </w:r>
    </w:p>
    <w:p w14:paraId="2BAADFDB" w14:textId="5CF4A13F" w:rsidR="006517EC" w:rsidRPr="00445301" w:rsidRDefault="006517EC" w:rsidP="00BD37D1">
      <w:pPr>
        <w:pStyle w:val="Listenabsatz"/>
        <w:numPr>
          <w:ilvl w:val="0"/>
          <w:numId w:val="44"/>
        </w:numPr>
      </w:pPr>
      <w:r w:rsidRPr="00445301">
        <w:t>Jede Seite soll eine bestimmte Aufgabe erledigen</w:t>
      </w:r>
    </w:p>
    <w:p w14:paraId="2FDAC93A" w14:textId="49CD4789" w:rsidR="006517EC" w:rsidRPr="00445301" w:rsidRDefault="006517EC" w:rsidP="00BD37D1">
      <w:pPr>
        <w:pStyle w:val="Listenabsatz"/>
        <w:numPr>
          <w:ilvl w:val="0"/>
          <w:numId w:val="44"/>
        </w:numPr>
      </w:pPr>
      <w:r w:rsidRPr="00445301">
        <w:t>Aus Aufgaben wurden alle benötigten Funktionalitäten abgeleitet</w:t>
      </w:r>
    </w:p>
    <w:p w14:paraId="10794AD2" w14:textId="0E3FD062" w:rsidR="006517EC" w:rsidRPr="00445301" w:rsidRDefault="006517EC" w:rsidP="00BD37D1">
      <w:pPr>
        <w:pStyle w:val="Listenabsatz"/>
        <w:numPr>
          <w:ilvl w:val="0"/>
          <w:numId w:val="44"/>
        </w:numPr>
      </w:pPr>
      <w:r w:rsidRPr="00445301">
        <w:t>Anschließend wurden den Funktionen passende Widgets zugeteilt</w:t>
      </w:r>
    </w:p>
    <w:p w14:paraId="3438B0D4" w14:textId="4772E6B4" w:rsidR="006517EC" w:rsidRPr="00445301" w:rsidRDefault="006517EC" w:rsidP="006517EC">
      <w:pPr>
        <w:pStyle w:val="Listenabsatz"/>
        <w:numPr>
          <w:ilvl w:val="0"/>
          <w:numId w:val="44"/>
        </w:numPr>
      </w:pPr>
      <w:r w:rsidRPr="00445301">
        <w:t>Aus diesen Informationen wurden Sketches aller GUI Seiten gemacht</w:t>
      </w:r>
    </w:p>
    <w:p w14:paraId="5611E1EF" w14:textId="5D405E94" w:rsidR="00BD37D1" w:rsidRPr="00445301" w:rsidRDefault="00BD37D1" w:rsidP="00BD37D1">
      <w:pPr>
        <w:pStyle w:val="Listenabsatz"/>
        <w:numPr>
          <w:ilvl w:val="0"/>
          <w:numId w:val="44"/>
        </w:numPr>
      </w:pPr>
      <w:r w:rsidRPr="00445301">
        <w:t xml:space="preserve">Daraus </w:t>
      </w:r>
      <w:r w:rsidR="006517EC" w:rsidRPr="00445301">
        <w:t xml:space="preserve">wurde </w:t>
      </w:r>
      <w:r w:rsidRPr="00445301">
        <w:t>ein Klassendiagram</w:t>
      </w:r>
      <w:r w:rsidR="006517EC" w:rsidRPr="00445301">
        <w:t xml:space="preserve"> mit allen Klassen und Funktionen gefertigt</w:t>
      </w:r>
    </w:p>
    <w:p w14:paraId="0AC85DBE" w14:textId="6CE027BA" w:rsidR="00445301" w:rsidRPr="00445301" w:rsidRDefault="00BD37D1" w:rsidP="00445301">
      <w:pPr>
        <w:pStyle w:val="Listenabsatz"/>
        <w:numPr>
          <w:ilvl w:val="0"/>
          <w:numId w:val="44"/>
        </w:numPr>
      </w:pPr>
      <w:r w:rsidRPr="00445301">
        <w:t>Dann Klassendiagram mit Python und PyQt umgesetzt</w:t>
      </w:r>
    </w:p>
    <w:p w14:paraId="35F2780F" w14:textId="77777777" w:rsidR="001E7F2B" w:rsidRDefault="001E7F2B" w:rsidP="00196E2A">
      <w:pPr>
        <w:pStyle w:val="berschrift2"/>
        <w:numPr>
          <w:ilvl w:val="1"/>
          <w:numId w:val="1"/>
        </w:numPr>
      </w:pPr>
      <w:bookmarkStart w:id="27" w:name="_Toc93057362"/>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etches</w:t>
      </w:r>
      <w:bookmarkEnd w:id="27"/>
    </w:p>
    <w:p w14:paraId="31F4B9FB" w14:textId="12A10A02" w:rsidR="001E7F2B" w:rsidRDefault="001E7F2B" w:rsidP="00196E2A">
      <w:pPr>
        <w:pStyle w:val="berschrift2"/>
        <w:numPr>
          <w:ilvl w:val="1"/>
          <w:numId w:val="1"/>
        </w:numPr>
      </w:pPr>
      <w:bookmarkStart w:id="28" w:name="_Toc93057363"/>
      <w:r>
        <w:t>Architektur</w:t>
      </w:r>
      <w:bookmarkEnd w:id="28"/>
    </w:p>
    <w:p w14:paraId="148FA68E" w14:textId="77777777" w:rsidR="00E8651C" w:rsidRDefault="00E8651C" w:rsidP="00FF1FBD">
      <w:r>
        <w:t>Projekt Erstellung</w:t>
      </w:r>
    </w:p>
    <w:p w14:paraId="65F55D4A" w14:textId="77777777" w:rsidR="00E8651C" w:rsidRDefault="00E8651C" w:rsidP="00FF1FBD">
      <w:r>
        <w:t>Projekt Aktualisierung</w:t>
      </w:r>
    </w:p>
    <w:p w14:paraId="1B8F68EB" w14:textId="77777777" w:rsidR="00E8651C" w:rsidRPr="00E8651C" w:rsidRDefault="00E8651C" w:rsidP="00FF1FBD">
      <w:r>
        <w:t xml:space="preserve">Projekt Template </w:t>
      </w:r>
      <w:r w:rsidR="00824F09">
        <w:t>Aktualisierung</w:t>
      </w:r>
      <w:r>
        <w:t xml:space="preserve"> </w:t>
      </w:r>
    </w:p>
    <w:p w14:paraId="67B8BFA8" w14:textId="613CA51A" w:rsidR="001E7F2B" w:rsidRDefault="00D44E40" w:rsidP="00196E2A">
      <w:pPr>
        <w:pStyle w:val="berschrift2"/>
        <w:numPr>
          <w:ilvl w:val="1"/>
          <w:numId w:val="1"/>
        </w:numPr>
      </w:pPr>
      <w:bookmarkStart w:id="29" w:name="_Toc93057364"/>
      <w:r>
        <w:t>Extrafunktionalitäten</w:t>
      </w:r>
      <w:bookmarkEnd w:id="29"/>
    </w:p>
    <w:p w14:paraId="6E96C4E3" w14:textId="0189D147" w:rsidR="00C05764" w:rsidRPr="00C05764" w:rsidRDefault="00C05764" w:rsidP="00C05764">
      <w:r>
        <w:t>Erweiterung der Projekt Module</w:t>
      </w:r>
    </w:p>
    <w:p w14:paraId="359D8A64" w14:textId="77777777" w:rsidR="00E8651C" w:rsidRDefault="00E8651C" w:rsidP="00FF1FBD">
      <w:r>
        <w:t>Suchungsmechanismus von bestehenden C++ Projekten</w:t>
      </w:r>
    </w:p>
    <w:p w14:paraId="77D2E98E" w14:textId="77777777" w:rsidR="00E8651C" w:rsidRPr="00E8651C" w:rsidRDefault="00E8651C" w:rsidP="00FF1FBD">
      <w:r>
        <w:t>Run utilities</w:t>
      </w:r>
    </w:p>
    <w:p w14:paraId="7156D482" w14:textId="77777777" w:rsidR="001E7F2B" w:rsidRDefault="001E7F2B">
      <w:pPr>
        <w:spacing w:after="160" w:line="259" w:lineRule="auto"/>
        <w:jc w:val="left"/>
        <w:rPr>
          <w:rFonts w:eastAsiaTheme="majorEastAsia" w:cstheme="majorBidi"/>
          <w:b/>
          <w:color w:val="000000" w:themeColor="text1"/>
          <w:sz w:val="26"/>
          <w:szCs w:val="26"/>
        </w:rPr>
      </w:pPr>
      <w:r>
        <w:lastRenderedPageBreak/>
        <w:br w:type="page"/>
      </w:r>
    </w:p>
    <w:p w14:paraId="2B237D08" w14:textId="77777777" w:rsidR="001E7F2B" w:rsidRDefault="001E7F2B" w:rsidP="00196E2A">
      <w:pPr>
        <w:pStyle w:val="berschrift1"/>
        <w:numPr>
          <w:ilvl w:val="0"/>
          <w:numId w:val="1"/>
        </w:numPr>
      </w:pPr>
      <w:bookmarkStart w:id="30" w:name="_Toc93057365"/>
      <w:r>
        <w:lastRenderedPageBreak/>
        <w:t>Implementierung und Evaluierung</w:t>
      </w:r>
      <w:bookmarkEnd w:id="30"/>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Aktualiserung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31" w:name="_Toc93057366"/>
      <w:r>
        <w:lastRenderedPageBreak/>
        <w:t>Zusammenfassung</w:t>
      </w:r>
      <w:bookmarkEnd w:id="31"/>
    </w:p>
    <w:p w14:paraId="372F0F20" w14:textId="77777777" w:rsidR="001E7F2B" w:rsidRDefault="001E7F2B" w:rsidP="00196E2A">
      <w:pPr>
        <w:pStyle w:val="berschrift2"/>
        <w:numPr>
          <w:ilvl w:val="1"/>
          <w:numId w:val="1"/>
        </w:numPr>
      </w:pPr>
      <w:bookmarkStart w:id="32" w:name="_Toc93057367"/>
      <w:r>
        <w:t>Zusammenfassung</w:t>
      </w:r>
      <w:bookmarkEnd w:id="32"/>
    </w:p>
    <w:p w14:paraId="23640762" w14:textId="77777777" w:rsidR="001E7F2B" w:rsidRDefault="00E8651C" w:rsidP="00196E2A">
      <w:pPr>
        <w:pStyle w:val="berschrift2"/>
        <w:numPr>
          <w:ilvl w:val="1"/>
          <w:numId w:val="1"/>
        </w:numPr>
      </w:pPr>
      <w:bookmarkStart w:id="33" w:name="_Toc93057368"/>
      <w:r>
        <w:t>Das Problem</w:t>
      </w:r>
      <w:bookmarkEnd w:id="33"/>
    </w:p>
    <w:p w14:paraId="4F7BFC63" w14:textId="77777777" w:rsidR="00E8651C" w:rsidRDefault="00E8651C" w:rsidP="00196E2A">
      <w:pPr>
        <w:pStyle w:val="berschrift2"/>
        <w:numPr>
          <w:ilvl w:val="1"/>
          <w:numId w:val="1"/>
        </w:numPr>
      </w:pPr>
      <w:bookmarkStart w:id="34" w:name="_Toc93057369"/>
      <w:r>
        <w:t>Mögliche Erweiterungspunkte</w:t>
      </w:r>
      <w:bookmarkEnd w:id="34"/>
    </w:p>
    <w:p w14:paraId="628E4E3C" w14:textId="77777777" w:rsidR="00E8651C" w:rsidRDefault="00E8651C">
      <w:pPr>
        <w:spacing w:after="160" w:line="259" w:lineRule="auto"/>
        <w:jc w:val="left"/>
      </w:pPr>
      <w:r>
        <w:br w:type="page"/>
      </w:r>
    </w:p>
    <w:sdt>
      <w:sdtPr>
        <w:rPr>
          <w:rFonts w:eastAsiaTheme="minorHAnsi" w:cstheme="minorBidi"/>
          <w:b w:val="0"/>
          <w:color w:val="auto"/>
          <w:sz w:val="24"/>
          <w:szCs w:val="22"/>
        </w:rPr>
        <w:tag w:val="CitaviBibliography"/>
        <w:id w:val="323934376"/>
        <w:placeholder>
          <w:docPart w:val="1482F197BCE048888648166FD7FEFB0E"/>
        </w:placeholder>
      </w:sdtPr>
      <w:sdtEndPr/>
      <w:sdtContent>
        <w:p w14:paraId="193A6304" w14:textId="77777777" w:rsidR="00A67E23" w:rsidRDefault="004E5CC3" w:rsidP="00A67E23">
          <w:pPr>
            <w:pStyle w:val="CitaviBibliographyHeading"/>
          </w:pPr>
          <w:r>
            <w:fldChar w:fldCharType="begin"/>
          </w:r>
          <w:r>
            <w:instrText>ADDIN CitaviBibliography</w:instrText>
          </w:r>
          <w:r>
            <w:fldChar w:fldCharType="separate"/>
          </w:r>
          <w:r w:rsidR="00A67E23">
            <w:t>Literatur</w:t>
          </w:r>
        </w:p>
        <w:p w14:paraId="6447D7E1" w14:textId="77777777" w:rsidR="00A67E23" w:rsidRDefault="00A67E23" w:rsidP="00A67E23">
          <w:pPr>
            <w:pStyle w:val="CitaviBibliographyEntry"/>
          </w:pPr>
          <w:r>
            <w:t>[1]</w:t>
          </w:r>
          <w:r>
            <w:tab/>
          </w:r>
          <w:bookmarkStart w:id="35" w:name="_CTVL001cd4d767ff3164b48bbbf7731413a15a0"/>
          <w:r>
            <w:t xml:space="preserve">E. Wolff, </w:t>
          </w:r>
          <w:bookmarkEnd w:id="35"/>
          <w:r w:rsidRPr="00A67E23">
            <w:rPr>
              <w:i/>
            </w:rPr>
            <w:t xml:space="preserve">Continuous delivery: Der pragmatische Einstieg, </w:t>
          </w:r>
          <w:r w:rsidRPr="00A67E23">
            <w:t>2. Aufl. Heidelberg, Germany: dpunkt.verlag, 2016. [Online]. Verfügbar unter: https://ebookcentral.proquest.com/lib/gbv/detail.action?docID=4471176</w:t>
          </w:r>
        </w:p>
        <w:p w14:paraId="3FB070CA" w14:textId="77777777" w:rsidR="00A67E23" w:rsidRDefault="00A67E23" w:rsidP="00A67E23">
          <w:pPr>
            <w:pStyle w:val="CitaviBibliographyEntry"/>
          </w:pPr>
          <w:r>
            <w:t>[2]</w:t>
          </w:r>
          <w:r>
            <w:tab/>
          </w:r>
          <w:bookmarkStart w:id="36" w:name="_CTVL00191e50762386a4368b4f3de353e76e22d"/>
          <w:r>
            <w:t xml:space="preserve">M. Hüttermann, </w:t>
          </w:r>
          <w:bookmarkEnd w:id="36"/>
          <w:r w:rsidRPr="00A67E23">
            <w:rPr>
              <w:i/>
            </w:rPr>
            <w:t>DevOps for developers</w:t>
          </w:r>
          <w:r w:rsidRPr="00A67E23">
            <w:t>. New York, NY: Apress, 2012. [Online]. Verfügbar unter: https://ebookcentral.proquest.com/lib/kxp/detail.action?docID=1156065</w:t>
          </w:r>
        </w:p>
        <w:p w14:paraId="4F6F15AC" w14:textId="77777777" w:rsidR="00A67E23" w:rsidRDefault="00A67E23" w:rsidP="00A67E23">
          <w:pPr>
            <w:pStyle w:val="CitaviBibliographyEntry"/>
          </w:pPr>
          <w:r>
            <w:t>[3]</w:t>
          </w:r>
          <w:r>
            <w:tab/>
          </w:r>
          <w:bookmarkStart w:id="37" w:name="_CTVL001bf777eba88f24d1282e6392d48fd626e"/>
          <w:r>
            <w:t xml:space="preserve">R. Alt, </w:t>
          </w:r>
          <w:bookmarkEnd w:id="37"/>
          <w:r w:rsidRPr="00A67E23">
            <w:rPr>
              <w:i/>
            </w:rPr>
            <w:t>Innovationsorientiertes IT-Management mit DevOps: IT im Zeitalter von Digitalisierung und Software-defined Business</w:t>
          </w:r>
          <w:r w:rsidRPr="00A67E23">
            <w:t>. Wiesbaden: Springer Gabler, 2017.</w:t>
          </w:r>
        </w:p>
        <w:p w14:paraId="243646FF" w14:textId="77777777" w:rsidR="00A67E23" w:rsidRDefault="00A67E23" w:rsidP="00A67E23">
          <w:pPr>
            <w:pStyle w:val="CitaviBibliographyEntry"/>
          </w:pPr>
          <w:r>
            <w:t>[4]</w:t>
          </w:r>
          <w:r>
            <w:tab/>
          </w:r>
          <w:bookmarkStart w:id="38" w:name="_CTVL00131677adce012454eaa3a65ceaef2d800"/>
          <w:r>
            <w:t xml:space="preserve">Splunk, </w:t>
          </w:r>
          <w:bookmarkEnd w:id="38"/>
          <w:r w:rsidRPr="00A67E23">
            <w:rPr>
              <w:i/>
            </w:rPr>
            <w:t xml:space="preserve">Was ist eine CI/CD-Pipeline? </w:t>
          </w:r>
          <w:r w:rsidRPr="00A67E23">
            <w:t>[Online]. Verfügbar unter: https://www.splunk.com/de_de/data-insider/what-is-ci-cd-pipeline.html (Zugriff am: 5. Januar 2022.576Z).</w:t>
          </w:r>
        </w:p>
        <w:p w14:paraId="560A48C1" w14:textId="77777777" w:rsidR="00A67E23" w:rsidRDefault="00A67E23" w:rsidP="00A67E23">
          <w:pPr>
            <w:pStyle w:val="CitaviBibliographyEntry"/>
          </w:pPr>
          <w:r>
            <w:t>[5]</w:t>
          </w:r>
          <w:r>
            <w:tab/>
          </w:r>
          <w:bookmarkStart w:id="39" w:name="_CTVL0012e0b5e418ea1479c9cb7cc5d31e29b3a"/>
          <w:r>
            <w:t xml:space="preserve">J. Rossberg, </w:t>
          </w:r>
          <w:bookmarkEnd w:id="39"/>
          <w:r w:rsidRPr="00A67E23">
            <w:rPr>
              <w:i/>
            </w:rPr>
            <w:t>Agile Project Management with Azure DevOps: Concepts, Templates, and Metrics</w:t>
          </w:r>
          <w:r w:rsidRPr="00A67E23">
            <w:t>. Berkeley, CA: Apress L. P, 2019. [Online]. Verfügbar unter: https://ebookcentral.proquest.com/lib/kxp/detail.action?docID=5771167</w:t>
          </w:r>
        </w:p>
        <w:p w14:paraId="6C667172" w14:textId="77777777" w:rsidR="00A67E23" w:rsidRDefault="00A67E23" w:rsidP="00A67E23">
          <w:pPr>
            <w:pStyle w:val="CitaviBibliographyEntry"/>
          </w:pPr>
          <w:r>
            <w:t>[6]</w:t>
          </w:r>
          <w:r>
            <w:tab/>
          </w:r>
          <w:bookmarkStart w:id="40" w:name="_CTVL001badf6c1e0bc044eaa70ab7c1952fd6f3"/>
          <w:r>
            <w:t xml:space="preserve">S. Augsten, „Was ist ein Build?“, </w:t>
          </w:r>
          <w:bookmarkEnd w:id="40"/>
          <w:r w:rsidRPr="00A67E23">
            <w:rPr>
              <w:i/>
            </w:rPr>
            <w:t>Dev-Insider</w:t>
          </w:r>
          <w:r w:rsidRPr="00A67E23">
            <w:t>, 27. Apr. 2018, 2018. [Online]. Verfügbar unter: https://www.dev-insider.de/was-ist-ein-build-a-702737/. Zugriff am: 24. November 2021.114Z.</w:t>
          </w:r>
        </w:p>
        <w:p w14:paraId="1DAEEEE1" w14:textId="77777777" w:rsidR="00A67E23" w:rsidRDefault="00A67E23" w:rsidP="00A67E23">
          <w:pPr>
            <w:pStyle w:val="CitaviBibliographyEntry"/>
          </w:pPr>
          <w:r>
            <w:t>[7]</w:t>
          </w:r>
          <w:r>
            <w:tab/>
          </w:r>
          <w:bookmarkStart w:id="41" w:name="_CTVL0019dea585d82184c3aa25035b2db9a0ea5"/>
          <w:r>
            <w:t xml:space="preserve">J. L. Zuckarelli, </w:t>
          </w:r>
          <w:bookmarkEnd w:id="41"/>
          <w:r w:rsidRPr="00A67E23">
            <w:rPr>
              <w:i/>
            </w:rPr>
            <w:t xml:space="preserve">Programmieren lernen mit Python und JavaScript: Eine praxisorientierte Einführung für Einsteiger, </w:t>
          </w:r>
          <w:r w:rsidRPr="00A67E23">
            <w:t>1. Aufl. Wiesbaden: Springer Fachmedien Wiesbaden; Imprint Springer Vieweg, 2021.</w:t>
          </w:r>
        </w:p>
        <w:p w14:paraId="0EEAFCA2" w14:textId="77777777" w:rsidR="00A67E23" w:rsidRDefault="00A67E23" w:rsidP="00A67E23">
          <w:pPr>
            <w:pStyle w:val="CitaviBibliographyEntry"/>
          </w:pPr>
          <w:r>
            <w:t>[8]</w:t>
          </w:r>
          <w:r>
            <w:tab/>
          </w:r>
          <w:bookmarkStart w:id="42" w:name="_CTVL0017ca01a2f08bc4980919fa8d431c35c9a"/>
          <w:r w:rsidRPr="00A67E23">
            <w:rPr>
              <w:i/>
            </w:rPr>
            <w:t xml:space="preserve">Axel Bruns: Die Geschichte des Computers - ebook - neobooks. </w:t>
          </w:r>
          <w:bookmarkEnd w:id="42"/>
          <w:r w:rsidRPr="00A67E23">
            <w:t>[Online]. Verfügbar unter: https://link.springer.com/content/pdf/10.1007%2F978-1-4842-6901-5.pdf (Zugriff am: 25. November 2021.268Z).</w:t>
          </w:r>
        </w:p>
        <w:p w14:paraId="5BE1CAF2" w14:textId="77777777" w:rsidR="00A67E23" w:rsidRDefault="00A67E23" w:rsidP="00A67E23">
          <w:pPr>
            <w:pStyle w:val="CitaviBibliographyEntry"/>
          </w:pPr>
          <w:r>
            <w:t>[9]</w:t>
          </w:r>
          <w:r>
            <w:tab/>
          </w:r>
          <w:bookmarkStart w:id="43" w:name="_CTVL00177d41ca30ecf48e99c89e9a3e338e99e"/>
          <w:r>
            <w:t xml:space="preserve">D. Schaefer, </w:t>
          </w:r>
          <w:bookmarkEnd w:id="43"/>
          <w:r w:rsidRPr="00A67E23">
            <w:rPr>
              <w:i/>
            </w:rPr>
            <w:t xml:space="preserve">Eclipse CDT | The Eclipse Foundation. </w:t>
          </w:r>
          <w:r w:rsidRPr="00A67E23">
            <w:t>[Online]. Verfügbar unter: https://www.eclipse.org/cdt/ (Zugriff am: 3. Januar 2022.849Z).</w:t>
          </w:r>
        </w:p>
        <w:p w14:paraId="5DF5B9BB" w14:textId="77777777" w:rsidR="00A67E23" w:rsidRDefault="00A67E23" w:rsidP="00A67E23">
          <w:pPr>
            <w:pStyle w:val="CitaviBibliographyEntry"/>
          </w:pPr>
          <w:r>
            <w:t>[10]</w:t>
          </w:r>
          <w:r>
            <w:tab/>
          </w:r>
          <w:bookmarkStart w:id="44" w:name="_CTVL001f5cac4e6aaa44267ae80bbde426a7a9f"/>
          <w:r w:rsidRPr="00A67E23">
            <w:rPr>
              <w:i/>
            </w:rPr>
            <w:t xml:space="preserve">C++ programmieren mit Eclipse CDT. </w:t>
          </w:r>
          <w:bookmarkEnd w:id="44"/>
          <w:r w:rsidRPr="00A67E23">
            <w:t>[Online]. Verfügbar unter: https://www.edv-buchversand.de/productinfo.php?replace=false&amp;cnt=productinfo&amp;mode=2&amp;type</w:t>
          </w:r>
          <w:r w:rsidRPr="00A67E23">
            <w:lastRenderedPageBreak/>
            <w:t>=2&amp;id=dp-196&amp;index=2&amp;nr=0&amp;art=Blick%20ins%20Buch&amp;preload=false&amp;page=1&amp;view=fit&amp;Toolbar=1&amp;pagemode=none (Zugriff am: 3. Januar 2022.834Z).</w:t>
          </w:r>
        </w:p>
        <w:p w14:paraId="4410927D" w14:textId="77777777" w:rsidR="00A67E23" w:rsidRDefault="00A67E23" w:rsidP="00A67E23">
          <w:pPr>
            <w:pStyle w:val="CitaviBibliographyEntry"/>
          </w:pPr>
          <w:r>
            <w:t>[11]</w:t>
          </w:r>
          <w:r>
            <w:tab/>
          </w:r>
          <w:bookmarkStart w:id="45" w:name="_CTVL001328da5f7c278488c9349991c819a838c"/>
          <w:r>
            <w:t>S. Bauer, „Eclipse für C/C++-Programmierer – Handbuch zu den Eclipse C/C++ Development Tools (CDT)“.</w:t>
          </w:r>
        </w:p>
        <w:bookmarkEnd w:id="45"/>
        <w:p w14:paraId="7F2D1033" w14:textId="77777777" w:rsidR="00A67E23" w:rsidRDefault="00A67E23" w:rsidP="00A67E23">
          <w:pPr>
            <w:pStyle w:val="CitaviBibliographyEntry"/>
          </w:pPr>
          <w:r>
            <w:t>[12]</w:t>
          </w:r>
          <w:r>
            <w:tab/>
          </w:r>
          <w:bookmarkStart w:id="46" w:name="_CTVL0014fe6d159076e42a4a5d3331f61b2876a"/>
          <w:r>
            <w:t xml:space="preserve">JetBrains, </w:t>
          </w:r>
          <w:bookmarkEnd w:id="46"/>
          <w:r w:rsidRPr="00A67E23">
            <w:rPr>
              <w:i/>
            </w:rPr>
            <w:t xml:space="preserve">Intelligente Programmierunterstützung und Codeanalyse – Features | CLion. </w:t>
          </w:r>
          <w:r w:rsidRPr="00A67E23">
            <w:t>[Online]. Verfügbar unter: https://www.jetbrains.com/de-de/clion/features/ (Zugriff am: 29. November 2021.450Z).</w:t>
          </w:r>
        </w:p>
        <w:p w14:paraId="6B66FA0E" w14:textId="77777777" w:rsidR="00A67E23" w:rsidRDefault="00A67E23" w:rsidP="00A67E23">
          <w:pPr>
            <w:pStyle w:val="CitaviBibliographyEntry"/>
          </w:pPr>
          <w:r>
            <w:t>[13]</w:t>
          </w:r>
          <w:r>
            <w:tab/>
          </w:r>
          <w:bookmarkStart w:id="47" w:name="_CTVL001b26d1a40d99c41b7acc5000c16465ccf"/>
          <w:r>
            <w:t xml:space="preserve">CLion Help, </w:t>
          </w:r>
          <w:bookmarkEnd w:id="47"/>
          <w:r w:rsidRPr="00A67E23">
            <w:rPr>
              <w:i/>
            </w:rPr>
            <w:t xml:space="preserve">Quick start guide | CLion. </w:t>
          </w:r>
          <w:r w:rsidRPr="00A67E23">
            <w:t>[Online]. Verfügbar unter: https://www.jetbrains.com/help/clion/project.html (Zugriff am: 8. Dezember 2021.446Z).</w:t>
          </w:r>
        </w:p>
        <w:p w14:paraId="3808AE3F" w14:textId="77777777" w:rsidR="00A67E23" w:rsidRDefault="00A67E23" w:rsidP="00A67E23">
          <w:pPr>
            <w:pStyle w:val="CitaviBibliographyEntry"/>
          </w:pPr>
          <w:r>
            <w:t>[14]</w:t>
          </w:r>
          <w:r>
            <w:tab/>
          </w:r>
          <w:bookmarkStart w:id="48" w:name="_CTVL0017a08822ffc0b4457b956e0e7d2db8bcb"/>
          <w:r>
            <w:t xml:space="preserve">CLion Help, </w:t>
          </w:r>
          <w:bookmarkEnd w:id="48"/>
          <w:r w:rsidRPr="00A67E23">
            <w:rPr>
              <w:i/>
            </w:rPr>
            <w:t xml:space="preserve">File templates | CLion. </w:t>
          </w:r>
          <w:r w:rsidRPr="00A67E23">
            <w:t>[Online]. Verfügbar unter: https://www.jetbrains.com/help/clion/project-models.html (Zugriff am: 8. Dezember 2021.086Z).</w:t>
          </w:r>
        </w:p>
        <w:p w14:paraId="4843AC4B" w14:textId="77777777" w:rsidR="00A67E23" w:rsidRDefault="00A67E23" w:rsidP="00A67E23">
          <w:pPr>
            <w:pStyle w:val="CitaviBibliographyEntry"/>
          </w:pPr>
          <w:r>
            <w:t>[15]</w:t>
          </w:r>
          <w:r>
            <w:tab/>
          </w:r>
          <w:bookmarkStart w:id="49" w:name="_CTVL0010b79fa8d9dbf4cc5842b974c8efd299f"/>
          <w:r>
            <w:t xml:space="preserve">CLion Help, </w:t>
          </w:r>
          <w:bookmarkEnd w:id="49"/>
          <w:r w:rsidRPr="00A67E23">
            <w:rPr>
              <w:i/>
            </w:rPr>
            <w:t xml:space="preserve">File templates | CLion. </w:t>
          </w:r>
          <w:r w:rsidRPr="00A67E23">
            <w:t>[Online]. Verfügbar unter: https://www.jetbrains.com/help/clion/quick-cmake-tutorial.html (Zugriff am: 8. Dezember 2021.931Z).</w:t>
          </w:r>
        </w:p>
        <w:p w14:paraId="514D5240" w14:textId="77777777" w:rsidR="00A67E23" w:rsidRDefault="00A67E23" w:rsidP="00A67E23">
          <w:pPr>
            <w:pStyle w:val="CitaviBibliographyEntry"/>
          </w:pPr>
          <w:r>
            <w:t>[16]</w:t>
          </w:r>
          <w:r>
            <w:tab/>
          </w:r>
          <w:bookmarkStart w:id="50" w:name="_CTVL001f844f2af2d304116aec5290f89e92860"/>
          <w:r>
            <w:t xml:space="preserve">CLion Help, </w:t>
          </w:r>
          <w:bookmarkEnd w:id="50"/>
          <w:r w:rsidRPr="00A67E23">
            <w:rPr>
              <w:i/>
            </w:rPr>
            <w:t xml:space="preserve">File templates | CLion. </w:t>
          </w:r>
          <w:r w:rsidRPr="00A67E23">
            <w:t>[Online]. Verfügbar unter: https://www.jetbrains.com/help/clion/gradle-support.html (Zugriff am: 8. Dezember 2021.412Z).</w:t>
          </w:r>
        </w:p>
        <w:p w14:paraId="2387EEE0" w14:textId="77777777" w:rsidR="00A67E23" w:rsidRDefault="00A67E23" w:rsidP="00A67E23">
          <w:pPr>
            <w:pStyle w:val="CitaviBibliographyEntry"/>
          </w:pPr>
          <w:r>
            <w:t>[17]</w:t>
          </w:r>
          <w:r>
            <w:tab/>
          </w:r>
          <w:bookmarkStart w:id="51" w:name="_CTVL001c5e21df5a8d34d23aaa6d5d2af3f6da2"/>
          <w:r>
            <w:t xml:space="preserve">CLion Help, </w:t>
          </w:r>
          <w:bookmarkEnd w:id="51"/>
          <w:r w:rsidRPr="00A67E23">
            <w:rPr>
              <w:i/>
            </w:rPr>
            <w:t xml:space="preserve">File templates | CLion. </w:t>
          </w:r>
          <w:r w:rsidRPr="00A67E23">
            <w:t>[Online]. Verfügbar unter: https://www.jetbrains.com/help/clion/makefiles-support.html (Zugriff am: 8. Dezember 2021.280Z).</w:t>
          </w:r>
        </w:p>
        <w:p w14:paraId="03077C35" w14:textId="77777777" w:rsidR="00A67E23" w:rsidRDefault="00A67E23" w:rsidP="00A67E23">
          <w:pPr>
            <w:pStyle w:val="CitaviBibliographyEntry"/>
          </w:pPr>
          <w:r>
            <w:t>[18]</w:t>
          </w:r>
          <w:r>
            <w:tab/>
          </w:r>
          <w:bookmarkStart w:id="52" w:name="_CTVL00102843ada7ed248fda4535970f2497f93"/>
          <w:r>
            <w:t xml:space="preserve">CLion Help, </w:t>
          </w:r>
          <w:bookmarkEnd w:id="52"/>
          <w:r w:rsidRPr="00A67E23">
            <w:rPr>
              <w:i/>
            </w:rPr>
            <w:t xml:space="preserve">File templates | CLion. </w:t>
          </w:r>
          <w:r w:rsidRPr="00A67E23">
            <w:t>[Online]. Verfügbar unter: https://www.jetbrains.com/help/clion/compilation-database.html (Zugriff am: 8. Dezember 2021.290Z).</w:t>
          </w:r>
        </w:p>
        <w:p w14:paraId="7187F90A" w14:textId="77777777" w:rsidR="00A67E23" w:rsidRDefault="00A67E23" w:rsidP="00A67E23">
          <w:pPr>
            <w:pStyle w:val="CitaviBibliographyEntry"/>
          </w:pPr>
          <w:r>
            <w:t>[19]</w:t>
          </w:r>
          <w:r>
            <w:tab/>
          </w:r>
          <w:bookmarkStart w:id="53" w:name="_CTVL001c92e01ea4dbd434c8c6d67ba891d851a"/>
          <w:r>
            <w:t xml:space="preserve">CLion Help, </w:t>
          </w:r>
          <w:bookmarkEnd w:id="53"/>
          <w:r w:rsidRPr="00A67E23">
            <w:rPr>
              <w:i/>
            </w:rPr>
            <w:t xml:space="preserve">Open, reopen, and close projects | CLion. </w:t>
          </w:r>
          <w:r w:rsidRPr="00A67E23">
            <w:t>[Online]. Verfügbar unter: https://www.jetbrains.com/help/clion/opening-reopening-and-closing-projects.html (Zugriff am: 10. Dezember 2021.803Z).</w:t>
          </w:r>
        </w:p>
        <w:p w14:paraId="2E903BBC" w14:textId="77777777" w:rsidR="00A67E23" w:rsidRDefault="00A67E23" w:rsidP="00A67E23">
          <w:pPr>
            <w:pStyle w:val="CitaviBibliographyEntry"/>
          </w:pPr>
          <w:r>
            <w:lastRenderedPageBreak/>
            <w:t>[20]</w:t>
          </w:r>
          <w:r>
            <w:tab/>
          </w:r>
          <w:bookmarkStart w:id="54" w:name="_CTVL00165c3abb54c634adc9f7a60cc9c776226"/>
          <w:r>
            <w:t xml:space="preserve">CLion Help, </w:t>
          </w:r>
          <w:bookmarkEnd w:id="54"/>
          <w:r w:rsidRPr="00A67E23">
            <w:rPr>
              <w:i/>
            </w:rPr>
            <w:t xml:space="preserve">Quick CMake tutorial | CLion. </w:t>
          </w:r>
          <w:r w:rsidRPr="00A67E23">
            <w:t>[Online]. Verfügbar unter: https://www.jetbrains.com/help/clion/creating-new-project-from-scratch.html (Zugriff am: 21. Dezember 2021.578Z).</w:t>
          </w:r>
        </w:p>
        <w:p w14:paraId="16E2C556" w14:textId="77777777" w:rsidR="00A67E23" w:rsidRDefault="00A67E23" w:rsidP="00A67E23">
          <w:pPr>
            <w:pStyle w:val="CitaviBibliographyEntry"/>
          </w:pPr>
          <w:r>
            <w:t>[21]</w:t>
          </w:r>
          <w:r>
            <w:tab/>
          </w:r>
          <w:bookmarkStart w:id="55" w:name="_CTVL001b742d1776ba74985ab0144abf62bd6d6"/>
          <w:r>
            <w:t xml:space="preserve">CLion Help, </w:t>
          </w:r>
          <w:bookmarkEnd w:id="55"/>
          <w:r w:rsidRPr="00A67E23">
            <w:rPr>
              <w:i/>
            </w:rPr>
            <w:t xml:space="preserve">File templates | CLion. </w:t>
          </w:r>
          <w:r w:rsidRPr="00A67E23">
            <w:t>[Online]. Verfügbar unter: https://www.jetbrains.com/help/clion/using-file-and-code-templates.html (Zugriff am: 12. Januar 2022.637Z).</w:t>
          </w:r>
        </w:p>
        <w:p w14:paraId="2F1C9BD1" w14:textId="77777777" w:rsidR="00A67E23" w:rsidRDefault="00A67E23" w:rsidP="00A67E23">
          <w:pPr>
            <w:pStyle w:val="CitaviBibliographyEntry"/>
          </w:pPr>
          <w:r>
            <w:t>[22]</w:t>
          </w:r>
          <w:r>
            <w:tab/>
          </w:r>
          <w:bookmarkStart w:id="56" w:name="_CTVL0013f878741d0e24368b7944d7d01df628c"/>
          <w:r>
            <w:t xml:space="preserve">CLion Help, </w:t>
          </w:r>
          <w:bookmarkEnd w:id="56"/>
          <w:r w:rsidRPr="00A67E23">
            <w:rPr>
              <w:i/>
            </w:rPr>
            <w:t xml:space="preserve">Quick CMake tutorial | CLion. </w:t>
          </w:r>
          <w:r w:rsidRPr="00A67E23">
            <w:t>[Online]. Verfügbar unter: https://www.jetbrains.com/help/clion/using-file-and-code-templates.html#create-new-template (Zugriff am: 21. Dezember 2021.379Z).</w:t>
          </w:r>
        </w:p>
        <w:p w14:paraId="697AFD93" w14:textId="77777777" w:rsidR="00A67E23" w:rsidRDefault="00A67E23" w:rsidP="00A67E23">
          <w:pPr>
            <w:pStyle w:val="CitaviBibliographyEntry"/>
          </w:pPr>
          <w:r>
            <w:t>[23]</w:t>
          </w:r>
          <w:r>
            <w:tab/>
          </w:r>
          <w:bookmarkStart w:id="57" w:name="_CTVL0011ce10fac574f4955a87bf70390f179b2"/>
          <w:r>
            <w:t xml:space="preserve">A. Del Sole, </w:t>
          </w:r>
          <w:bookmarkEnd w:id="57"/>
          <w:r w:rsidRPr="00A67E23">
            <w:rPr>
              <w:i/>
            </w:rPr>
            <w:t xml:space="preserve">Visual Studio Code Distilled: Evolved Code Editing for Windows, macOS, and Linux, </w:t>
          </w:r>
          <w:r w:rsidRPr="00A67E23">
            <w:t>2. Aufl. Berkeley, CA: Apress; Imprint Apress, 2021.</w:t>
          </w:r>
        </w:p>
        <w:p w14:paraId="02790E80" w14:textId="77777777" w:rsidR="00A67E23" w:rsidRDefault="00A67E23" w:rsidP="00A67E23">
          <w:pPr>
            <w:pStyle w:val="CitaviBibliographyEntry"/>
          </w:pPr>
          <w:r>
            <w:t>[24]</w:t>
          </w:r>
          <w:r>
            <w:tab/>
          </w:r>
          <w:bookmarkStart w:id="58" w:name="_CTVL001ab7b2f2070ba4b44a96d64053fb1047f"/>
          <w:r w:rsidRPr="00A67E23">
            <w:rPr>
              <w:i/>
            </w:rPr>
            <w:t xml:space="preserve">Managing Extensions in Visual Studio Code. </w:t>
          </w:r>
          <w:bookmarkEnd w:id="58"/>
          <w:r w:rsidRPr="00A67E23">
            <w:t>[Online]. Verfügbar unter: https://code.visualstudio.com/docs/editor/extension-marketplace (Zugriff am: 14. Januar 2022.023Z).</w:t>
          </w:r>
        </w:p>
        <w:p w14:paraId="468BFDDD" w14:textId="77777777" w:rsidR="00A67E23" w:rsidRDefault="00A67E23" w:rsidP="00A67E23">
          <w:pPr>
            <w:pStyle w:val="CitaviBibliographyEntry"/>
          </w:pPr>
          <w:r>
            <w:t>[25]</w:t>
          </w:r>
          <w:r>
            <w:tab/>
          </w:r>
          <w:bookmarkStart w:id="59" w:name="_CTVL0019099e93121a946df90de783b4ff7c4da"/>
          <w:r w:rsidRPr="00A67E23">
            <w:rPr>
              <w:i/>
            </w:rPr>
            <w:t xml:space="preserve">Visual Studio Code Tips and Tricks. </w:t>
          </w:r>
          <w:bookmarkEnd w:id="59"/>
          <w:r w:rsidRPr="00A67E23">
            <w:t>[Online]. Verfügbar unter: https://code.visualstudio.com/docs/getstarted/tips-and-tricks#_files-and-folders (Zugriff am: 29. November 2021.615Z).</w:t>
          </w:r>
        </w:p>
        <w:p w14:paraId="1B4BF73E" w14:textId="17E58B2C" w:rsidR="004E5CC3" w:rsidRDefault="00A67E23" w:rsidP="00A67E23">
          <w:pPr>
            <w:pStyle w:val="CitaviBibliographyEntry"/>
          </w:pPr>
          <w:r>
            <w:t>[26]</w:t>
          </w:r>
          <w:r>
            <w:tab/>
          </w:r>
          <w:bookmarkStart w:id="60" w:name="_CTVL0017946f13728ec418c8dbdb198055ba876"/>
          <w:r w:rsidRPr="00A67E23">
            <w:rPr>
              <w:i/>
            </w:rPr>
            <w:t xml:space="preserve">Project Templates - Visual Studio Marketplace. </w:t>
          </w:r>
          <w:bookmarkEnd w:id="60"/>
          <w:r w:rsidRPr="00A67E23">
            <w:t>[Online]. Verfügbar unter: https://marketplace.visualstudio.com/items?itemName=cantonios.project-templates (Zugriff am: 29. November 2021.523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2017EACE" w14:textId="5801A071" w:rsidR="004E5CC3" w:rsidRPr="00E8651C" w:rsidRDefault="00E8651C" w:rsidP="00935F83">
      <w:pPr>
        <w:pStyle w:val="berschrift1"/>
      </w:pPr>
      <w:bookmarkStart w:id="61" w:name="_Toc93057371"/>
      <w:r>
        <w:lastRenderedPageBreak/>
        <w:t>Anhang</w:t>
      </w:r>
      <w:bookmarkEnd w:id="61"/>
    </w:p>
    <w:sectPr w:rsidR="004E5CC3" w:rsidRPr="00E8651C" w:rsidSect="00141436">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81A194" w14:textId="77777777" w:rsidR="00D96F99" w:rsidRDefault="00D96F99" w:rsidP="00386F89">
      <w:pPr>
        <w:spacing w:after="0" w:line="240" w:lineRule="auto"/>
      </w:pPr>
      <w:r>
        <w:separator/>
      </w:r>
    </w:p>
  </w:endnote>
  <w:endnote w:type="continuationSeparator" w:id="0">
    <w:p w14:paraId="23D7C1AE" w14:textId="77777777" w:rsidR="00D96F99" w:rsidRDefault="00D96F99"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E6D02" w14:textId="77777777" w:rsidR="00386F89" w:rsidRDefault="00386F8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D35B" w14:textId="77777777" w:rsidR="00386F89" w:rsidRDefault="00386F8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C0058" w14:textId="77777777" w:rsidR="00386F89" w:rsidRDefault="00386F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57659" w14:textId="77777777" w:rsidR="00D96F99" w:rsidRDefault="00D96F99" w:rsidP="00386F89">
      <w:pPr>
        <w:spacing w:after="0" w:line="240" w:lineRule="auto"/>
      </w:pPr>
      <w:r>
        <w:separator/>
      </w:r>
    </w:p>
  </w:footnote>
  <w:footnote w:type="continuationSeparator" w:id="0">
    <w:p w14:paraId="36E6A90B" w14:textId="77777777" w:rsidR="00D96F99" w:rsidRDefault="00D96F99"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1CB8C" w14:textId="77777777" w:rsidR="00386F89" w:rsidRDefault="00386F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6CD57" w14:textId="77777777" w:rsidR="00386F89" w:rsidRDefault="00386F8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A6B04" w14:textId="77777777" w:rsidR="00386F89" w:rsidRDefault="00386F8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5B7C"/>
    <w:multiLevelType w:val="hybridMultilevel"/>
    <w:tmpl w:val="F92007E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 w15:restartNumberingAfterBreak="0">
    <w:nsid w:val="05611C2F"/>
    <w:multiLevelType w:val="hybridMultilevel"/>
    <w:tmpl w:val="D26AAC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A344A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790EBA"/>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B22483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C375D36"/>
    <w:multiLevelType w:val="hybridMultilevel"/>
    <w:tmpl w:val="743E0B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9B2CD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5F925CE"/>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7F01856"/>
    <w:multiLevelType w:val="hybridMultilevel"/>
    <w:tmpl w:val="B3569C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B2C0F5D"/>
    <w:multiLevelType w:val="hybridMultilevel"/>
    <w:tmpl w:val="150232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C10393A"/>
    <w:multiLevelType w:val="hybridMultilevel"/>
    <w:tmpl w:val="41664F5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1E2C240F"/>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1E6368D9"/>
    <w:multiLevelType w:val="hybridMultilevel"/>
    <w:tmpl w:val="5922C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1EE3000"/>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51C3DF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58E3C90"/>
    <w:multiLevelType w:val="hybridMultilevel"/>
    <w:tmpl w:val="66EA7C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5BA54F6"/>
    <w:multiLevelType w:val="hybridMultilevel"/>
    <w:tmpl w:val="65085ED8"/>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9" w15:restartNumberingAfterBreak="0">
    <w:nsid w:val="376020A1"/>
    <w:multiLevelType w:val="hybridMultilevel"/>
    <w:tmpl w:val="EC9A54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1E1BC0"/>
    <w:multiLevelType w:val="hybridMultilevel"/>
    <w:tmpl w:val="931E6E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AD668E9"/>
    <w:multiLevelType w:val="hybridMultilevel"/>
    <w:tmpl w:val="F988A138"/>
    <w:lvl w:ilvl="0" w:tplc="0407000F">
      <w:start w:val="1"/>
      <w:numFmt w:val="decimal"/>
      <w:lvlText w:val="%1."/>
      <w:lvlJc w:val="left"/>
      <w:pPr>
        <w:ind w:left="1438" w:hanging="360"/>
      </w:pPr>
    </w:lvl>
    <w:lvl w:ilvl="1" w:tplc="04070019" w:tentative="1">
      <w:start w:val="1"/>
      <w:numFmt w:val="lowerLetter"/>
      <w:lvlText w:val="%2."/>
      <w:lvlJc w:val="left"/>
      <w:pPr>
        <w:ind w:left="2158" w:hanging="360"/>
      </w:pPr>
    </w:lvl>
    <w:lvl w:ilvl="2" w:tplc="0407001B" w:tentative="1">
      <w:start w:val="1"/>
      <w:numFmt w:val="lowerRoman"/>
      <w:lvlText w:val="%3."/>
      <w:lvlJc w:val="right"/>
      <w:pPr>
        <w:ind w:left="2878" w:hanging="180"/>
      </w:pPr>
    </w:lvl>
    <w:lvl w:ilvl="3" w:tplc="0407000F" w:tentative="1">
      <w:start w:val="1"/>
      <w:numFmt w:val="decimal"/>
      <w:lvlText w:val="%4."/>
      <w:lvlJc w:val="left"/>
      <w:pPr>
        <w:ind w:left="3598" w:hanging="360"/>
      </w:pPr>
    </w:lvl>
    <w:lvl w:ilvl="4" w:tplc="04070019" w:tentative="1">
      <w:start w:val="1"/>
      <w:numFmt w:val="lowerLetter"/>
      <w:lvlText w:val="%5."/>
      <w:lvlJc w:val="left"/>
      <w:pPr>
        <w:ind w:left="4318" w:hanging="360"/>
      </w:pPr>
    </w:lvl>
    <w:lvl w:ilvl="5" w:tplc="0407001B" w:tentative="1">
      <w:start w:val="1"/>
      <w:numFmt w:val="lowerRoman"/>
      <w:lvlText w:val="%6."/>
      <w:lvlJc w:val="right"/>
      <w:pPr>
        <w:ind w:left="5038" w:hanging="180"/>
      </w:pPr>
    </w:lvl>
    <w:lvl w:ilvl="6" w:tplc="0407000F" w:tentative="1">
      <w:start w:val="1"/>
      <w:numFmt w:val="decimal"/>
      <w:lvlText w:val="%7."/>
      <w:lvlJc w:val="left"/>
      <w:pPr>
        <w:ind w:left="5758" w:hanging="360"/>
      </w:pPr>
    </w:lvl>
    <w:lvl w:ilvl="7" w:tplc="04070019" w:tentative="1">
      <w:start w:val="1"/>
      <w:numFmt w:val="lowerLetter"/>
      <w:lvlText w:val="%8."/>
      <w:lvlJc w:val="left"/>
      <w:pPr>
        <w:ind w:left="6478" w:hanging="360"/>
      </w:pPr>
    </w:lvl>
    <w:lvl w:ilvl="8" w:tplc="0407001B" w:tentative="1">
      <w:start w:val="1"/>
      <w:numFmt w:val="lowerRoman"/>
      <w:lvlText w:val="%9."/>
      <w:lvlJc w:val="right"/>
      <w:pPr>
        <w:ind w:left="7198" w:hanging="180"/>
      </w:pPr>
    </w:lvl>
  </w:abstractNum>
  <w:abstractNum w:abstractNumId="22" w15:restartNumberingAfterBreak="0">
    <w:nsid w:val="3BEC0DF5"/>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92C67BD"/>
    <w:multiLevelType w:val="multilevel"/>
    <w:tmpl w:val="236AFB3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742F6B"/>
    <w:multiLevelType w:val="hybridMultilevel"/>
    <w:tmpl w:val="996A0C54"/>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5" w15:restartNumberingAfterBreak="0">
    <w:nsid w:val="4A9E477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4D2C4AE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7" w15:restartNumberingAfterBreak="0">
    <w:nsid w:val="4D6726DE"/>
    <w:multiLevelType w:val="hybridMultilevel"/>
    <w:tmpl w:val="BDFCE9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4EB70337"/>
    <w:multiLevelType w:val="hybridMultilevel"/>
    <w:tmpl w:val="2D9AEB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4F0A080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50FA4349"/>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53E244C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5CF01DD2"/>
    <w:multiLevelType w:val="multilevel"/>
    <w:tmpl w:val="808283C8"/>
    <w:lvl w:ilvl="0">
      <w:start w:val="2"/>
      <w:numFmt w:val="decimal"/>
      <w:lvlText w:val="%1"/>
      <w:lvlJc w:val="left"/>
      <w:pPr>
        <w:ind w:left="360" w:hanging="360"/>
      </w:pPr>
      <w:rPr>
        <w:rFonts w:eastAsiaTheme="minorHAnsi" w:cstheme="minorBidi" w:hint="default"/>
        <w:b w:val="0"/>
        <w:color w:val="auto"/>
        <w:sz w:val="24"/>
      </w:rPr>
    </w:lvl>
    <w:lvl w:ilvl="1">
      <w:start w:val="2"/>
      <w:numFmt w:val="decimal"/>
      <w:lvlText w:val="%1.%2"/>
      <w:lvlJc w:val="left"/>
      <w:pPr>
        <w:ind w:left="720" w:hanging="72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800" w:hanging="180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2160" w:hanging="2160"/>
      </w:pPr>
      <w:rPr>
        <w:rFonts w:eastAsiaTheme="minorHAnsi" w:cstheme="minorBidi" w:hint="default"/>
        <w:b w:val="0"/>
        <w:color w:val="auto"/>
        <w:sz w:val="24"/>
      </w:rPr>
    </w:lvl>
  </w:abstractNum>
  <w:abstractNum w:abstractNumId="34"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EE307D5"/>
    <w:multiLevelType w:val="multilevel"/>
    <w:tmpl w:val="3D58C26E"/>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63ED471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695B124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6B5F6B5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9" w15:restartNumberingAfterBreak="0">
    <w:nsid w:val="6D0A694D"/>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0" w15:restartNumberingAfterBreak="0">
    <w:nsid w:val="6D1875B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1" w15:restartNumberingAfterBreak="0">
    <w:nsid w:val="6D482D1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2" w15:restartNumberingAfterBreak="0">
    <w:nsid w:val="6DDF461A"/>
    <w:multiLevelType w:val="hybridMultilevel"/>
    <w:tmpl w:val="4B1610D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43" w15:restartNumberingAfterBreak="0">
    <w:nsid w:val="73B06A3E"/>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7754304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5" w15:restartNumberingAfterBreak="0">
    <w:nsid w:val="7F510A8D"/>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6" w15:restartNumberingAfterBreak="0">
    <w:nsid w:val="7FB76D76"/>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28"/>
  </w:num>
  <w:num w:numId="2">
    <w:abstractNumId w:val="35"/>
  </w:num>
  <w:num w:numId="3">
    <w:abstractNumId w:val="23"/>
  </w:num>
  <w:num w:numId="4">
    <w:abstractNumId w:val="33"/>
  </w:num>
  <w:num w:numId="5">
    <w:abstractNumId w:val="8"/>
  </w:num>
  <w:num w:numId="6">
    <w:abstractNumId w:val="15"/>
  </w:num>
  <w:num w:numId="7">
    <w:abstractNumId w:val="16"/>
  </w:num>
  <w:num w:numId="8">
    <w:abstractNumId w:val="45"/>
  </w:num>
  <w:num w:numId="9">
    <w:abstractNumId w:val="41"/>
  </w:num>
  <w:num w:numId="10">
    <w:abstractNumId w:val="22"/>
  </w:num>
  <w:num w:numId="11">
    <w:abstractNumId w:val="39"/>
  </w:num>
  <w:num w:numId="12">
    <w:abstractNumId w:val="2"/>
  </w:num>
  <w:num w:numId="13">
    <w:abstractNumId w:val="36"/>
  </w:num>
  <w:num w:numId="14">
    <w:abstractNumId w:val="32"/>
  </w:num>
  <w:num w:numId="15">
    <w:abstractNumId w:val="43"/>
  </w:num>
  <w:num w:numId="16">
    <w:abstractNumId w:val="3"/>
  </w:num>
  <w:num w:numId="17">
    <w:abstractNumId w:val="12"/>
  </w:num>
  <w:num w:numId="18">
    <w:abstractNumId w:val="6"/>
  </w:num>
  <w:num w:numId="19">
    <w:abstractNumId w:val="26"/>
  </w:num>
  <w:num w:numId="20">
    <w:abstractNumId w:val="13"/>
  </w:num>
  <w:num w:numId="21">
    <w:abstractNumId w:val="40"/>
  </w:num>
  <w:num w:numId="22">
    <w:abstractNumId w:val="25"/>
  </w:num>
  <w:num w:numId="23">
    <w:abstractNumId w:val="4"/>
  </w:num>
  <w:num w:numId="24">
    <w:abstractNumId w:val="37"/>
  </w:num>
  <w:num w:numId="25">
    <w:abstractNumId w:val="31"/>
  </w:num>
  <w:num w:numId="26">
    <w:abstractNumId w:val="44"/>
  </w:num>
  <w:num w:numId="27">
    <w:abstractNumId w:val="30"/>
  </w:num>
  <w:num w:numId="28">
    <w:abstractNumId w:val="46"/>
  </w:num>
  <w:num w:numId="29">
    <w:abstractNumId w:val="38"/>
  </w:num>
  <w:num w:numId="30">
    <w:abstractNumId w:val="1"/>
  </w:num>
  <w:num w:numId="31">
    <w:abstractNumId w:val="18"/>
  </w:num>
  <w:num w:numId="32">
    <w:abstractNumId w:val="21"/>
  </w:num>
  <w:num w:numId="33">
    <w:abstractNumId w:val="11"/>
  </w:num>
  <w:num w:numId="34">
    <w:abstractNumId w:val="19"/>
  </w:num>
  <w:num w:numId="35">
    <w:abstractNumId w:val="0"/>
  </w:num>
  <w:num w:numId="36">
    <w:abstractNumId w:val="29"/>
  </w:num>
  <w:num w:numId="37">
    <w:abstractNumId w:val="5"/>
  </w:num>
  <w:num w:numId="38">
    <w:abstractNumId w:val="14"/>
  </w:num>
  <w:num w:numId="39">
    <w:abstractNumId w:val="24"/>
  </w:num>
  <w:num w:numId="40">
    <w:abstractNumId w:val="9"/>
  </w:num>
  <w:num w:numId="41">
    <w:abstractNumId w:val="42"/>
  </w:num>
  <w:num w:numId="42">
    <w:abstractNumId w:val="17"/>
  </w:num>
  <w:num w:numId="43">
    <w:abstractNumId w:val="10"/>
  </w:num>
  <w:num w:numId="44">
    <w:abstractNumId w:val="27"/>
  </w:num>
  <w:num w:numId="45">
    <w:abstractNumId w:val="34"/>
  </w:num>
  <w:num w:numId="46">
    <w:abstractNumId w:val="7"/>
  </w:num>
  <w:num w:numId="4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404A"/>
    <w:rsid w:val="00006E14"/>
    <w:rsid w:val="00012ADF"/>
    <w:rsid w:val="00014C9A"/>
    <w:rsid w:val="0001515D"/>
    <w:rsid w:val="00016969"/>
    <w:rsid w:val="00017626"/>
    <w:rsid w:val="000214B4"/>
    <w:rsid w:val="000240F2"/>
    <w:rsid w:val="0003160E"/>
    <w:rsid w:val="00031C65"/>
    <w:rsid w:val="0003320E"/>
    <w:rsid w:val="00040B45"/>
    <w:rsid w:val="000428D5"/>
    <w:rsid w:val="00044DC6"/>
    <w:rsid w:val="000471F4"/>
    <w:rsid w:val="00057C86"/>
    <w:rsid w:val="00062FC6"/>
    <w:rsid w:val="00063550"/>
    <w:rsid w:val="00063F4B"/>
    <w:rsid w:val="00067E94"/>
    <w:rsid w:val="00073489"/>
    <w:rsid w:val="00075B34"/>
    <w:rsid w:val="00091287"/>
    <w:rsid w:val="000946AB"/>
    <w:rsid w:val="00096735"/>
    <w:rsid w:val="000A5087"/>
    <w:rsid w:val="000A7687"/>
    <w:rsid w:val="000B2F6B"/>
    <w:rsid w:val="000B38CB"/>
    <w:rsid w:val="000B472E"/>
    <w:rsid w:val="000C001D"/>
    <w:rsid w:val="000C0FAA"/>
    <w:rsid w:val="000C74BB"/>
    <w:rsid w:val="000D6C5E"/>
    <w:rsid w:val="000E13C5"/>
    <w:rsid w:val="000E3BCF"/>
    <w:rsid w:val="000F5854"/>
    <w:rsid w:val="00100823"/>
    <w:rsid w:val="00101B5C"/>
    <w:rsid w:val="00103D08"/>
    <w:rsid w:val="00111FBE"/>
    <w:rsid w:val="00113F9B"/>
    <w:rsid w:val="00115B22"/>
    <w:rsid w:val="00116408"/>
    <w:rsid w:val="001177E3"/>
    <w:rsid w:val="00122D85"/>
    <w:rsid w:val="0012373D"/>
    <w:rsid w:val="0012771C"/>
    <w:rsid w:val="00130507"/>
    <w:rsid w:val="00132E5B"/>
    <w:rsid w:val="00134B1F"/>
    <w:rsid w:val="00134E8F"/>
    <w:rsid w:val="00135E5A"/>
    <w:rsid w:val="00141436"/>
    <w:rsid w:val="00142F9A"/>
    <w:rsid w:val="00145DDE"/>
    <w:rsid w:val="0015130D"/>
    <w:rsid w:val="001514B8"/>
    <w:rsid w:val="00155F67"/>
    <w:rsid w:val="001571F8"/>
    <w:rsid w:val="00165911"/>
    <w:rsid w:val="00166164"/>
    <w:rsid w:val="001662C1"/>
    <w:rsid w:val="00167CD6"/>
    <w:rsid w:val="00172D38"/>
    <w:rsid w:val="00174CDB"/>
    <w:rsid w:val="00177A47"/>
    <w:rsid w:val="00177CB7"/>
    <w:rsid w:val="0018407F"/>
    <w:rsid w:val="00185062"/>
    <w:rsid w:val="0018529E"/>
    <w:rsid w:val="0018782C"/>
    <w:rsid w:val="00190132"/>
    <w:rsid w:val="00195C2C"/>
    <w:rsid w:val="00196E2A"/>
    <w:rsid w:val="001979FC"/>
    <w:rsid w:val="001A5DE8"/>
    <w:rsid w:val="001A725B"/>
    <w:rsid w:val="001B165A"/>
    <w:rsid w:val="001B5271"/>
    <w:rsid w:val="001C4379"/>
    <w:rsid w:val="001C4D02"/>
    <w:rsid w:val="001C6BDB"/>
    <w:rsid w:val="001C7BAD"/>
    <w:rsid w:val="001D0248"/>
    <w:rsid w:val="001D0274"/>
    <w:rsid w:val="001D6D8F"/>
    <w:rsid w:val="001E232E"/>
    <w:rsid w:val="001E3847"/>
    <w:rsid w:val="001E7BC1"/>
    <w:rsid w:val="001E7F2B"/>
    <w:rsid w:val="001F41CD"/>
    <w:rsid w:val="001F65E2"/>
    <w:rsid w:val="00202320"/>
    <w:rsid w:val="00204060"/>
    <w:rsid w:val="00204CE2"/>
    <w:rsid w:val="00204D7F"/>
    <w:rsid w:val="002137F7"/>
    <w:rsid w:val="00213B8D"/>
    <w:rsid w:val="002158A2"/>
    <w:rsid w:val="00222081"/>
    <w:rsid w:val="00232B37"/>
    <w:rsid w:val="002341FF"/>
    <w:rsid w:val="00235AC0"/>
    <w:rsid w:val="00241997"/>
    <w:rsid w:val="00246EBF"/>
    <w:rsid w:val="002541E6"/>
    <w:rsid w:val="002541E7"/>
    <w:rsid w:val="002576C8"/>
    <w:rsid w:val="00260A8C"/>
    <w:rsid w:val="0026730C"/>
    <w:rsid w:val="002730BC"/>
    <w:rsid w:val="00274ABA"/>
    <w:rsid w:val="00276565"/>
    <w:rsid w:val="00281855"/>
    <w:rsid w:val="0028196C"/>
    <w:rsid w:val="002830EC"/>
    <w:rsid w:val="00286259"/>
    <w:rsid w:val="00291AF5"/>
    <w:rsid w:val="00296CFA"/>
    <w:rsid w:val="002A0E20"/>
    <w:rsid w:val="002A2F1F"/>
    <w:rsid w:val="002A6B98"/>
    <w:rsid w:val="002B0C51"/>
    <w:rsid w:val="002B468E"/>
    <w:rsid w:val="002B5410"/>
    <w:rsid w:val="002B54E6"/>
    <w:rsid w:val="002C5495"/>
    <w:rsid w:val="002C6474"/>
    <w:rsid w:val="002C6FAB"/>
    <w:rsid w:val="002D2A30"/>
    <w:rsid w:val="002D302B"/>
    <w:rsid w:val="002D46DE"/>
    <w:rsid w:val="002E5D69"/>
    <w:rsid w:val="002E5E34"/>
    <w:rsid w:val="002F0987"/>
    <w:rsid w:val="00306B72"/>
    <w:rsid w:val="00313B79"/>
    <w:rsid w:val="00314996"/>
    <w:rsid w:val="003200C9"/>
    <w:rsid w:val="00325FB2"/>
    <w:rsid w:val="003332A5"/>
    <w:rsid w:val="003374B7"/>
    <w:rsid w:val="003444D7"/>
    <w:rsid w:val="00352C66"/>
    <w:rsid w:val="00354F66"/>
    <w:rsid w:val="0035692D"/>
    <w:rsid w:val="00356DE5"/>
    <w:rsid w:val="00360268"/>
    <w:rsid w:val="00362BF8"/>
    <w:rsid w:val="0036748D"/>
    <w:rsid w:val="00372D50"/>
    <w:rsid w:val="00377303"/>
    <w:rsid w:val="00382DFF"/>
    <w:rsid w:val="00385969"/>
    <w:rsid w:val="00386F89"/>
    <w:rsid w:val="00391CF2"/>
    <w:rsid w:val="00393ABE"/>
    <w:rsid w:val="00394170"/>
    <w:rsid w:val="003A05BB"/>
    <w:rsid w:val="003A098D"/>
    <w:rsid w:val="003A7335"/>
    <w:rsid w:val="003A7914"/>
    <w:rsid w:val="003B5541"/>
    <w:rsid w:val="003B5B67"/>
    <w:rsid w:val="003C65ED"/>
    <w:rsid w:val="003D11FF"/>
    <w:rsid w:val="003D6B94"/>
    <w:rsid w:val="003E1E88"/>
    <w:rsid w:val="003F0FB2"/>
    <w:rsid w:val="003F1E06"/>
    <w:rsid w:val="003F28DE"/>
    <w:rsid w:val="003F6090"/>
    <w:rsid w:val="003F7D6A"/>
    <w:rsid w:val="00401E20"/>
    <w:rsid w:val="004022FD"/>
    <w:rsid w:val="004032A0"/>
    <w:rsid w:val="00404B4E"/>
    <w:rsid w:val="00406B5D"/>
    <w:rsid w:val="00407D00"/>
    <w:rsid w:val="004110AB"/>
    <w:rsid w:val="00411BCF"/>
    <w:rsid w:val="004160BF"/>
    <w:rsid w:val="00425A63"/>
    <w:rsid w:val="004350D1"/>
    <w:rsid w:val="0043564C"/>
    <w:rsid w:val="004410DF"/>
    <w:rsid w:val="00442940"/>
    <w:rsid w:val="00444F7A"/>
    <w:rsid w:val="00445301"/>
    <w:rsid w:val="00446935"/>
    <w:rsid w:val="00453442"/>
    <w:rsid w:val="0046158D"/>
    <w:rsid w:val="0046181D"/>
    <w:rsid w:val="00471CEE"/>
    <w:rsid w:val="004742A1"/>
    <w:rsid w:val="00484AA9"/>
    <w:rsid w:val="00485ED7"/>
    <w:rsid w:val="00486378"/>
    <w:rsid w:val="00487856"/>
    <w:rsid w:val="004A1058"/>
    <w:rsid w:val="004A2085"/>
    <w:rsid w:val="004B10A9"/>
    <w:rsid w:val="004B23EF"/>
    <w:rsid w:val="004B4AF6"/>
    <w:rsid w:val="004C1B77"/>
    <w:rsid w:val="004C3DF6"/>
    <w:rsid w:val="004D0082"/>
    <w:rsid w:val="004D4386"/>
    <w:rsid w:val="004D442F"/>
    <w:rsid w:val="004D6551"/>
    <w:rsid w:val="004D65B3"/>
    <w:rsid w:val="004D67D2"/>
    <w:rsid w:val="004D7946"/>
    <w:rsid w:val="004E5CC3"/>
    <w:rsid w:val="004F2878"/>
    <w:rsid w:val="004F2BE0"/>
    <w:rsid w:val="004F3BBF"/>
    <w:rsid w:val="00504C71"/>
    <w:rsid w:val="00505601"/>
    <w:rsid w:val="0050632F"/>
    <w:rsid w:val="00511ADE"/>
    <w:rsid w:val="00534E7C"/>
    <w:rsid w:val="005353F0"/>
    <w:rsid w:val="00537A63"/>
    <w:rsid w:val="005435E6"/>
    <w:rsid w:val="00543C92"/>
    <w:rsid w:val="0054454A"/>
    <w:rsid w:val="0055028E"/>
    <w:rsid w:val="00557C1A"/>
    <w:rsid w:val="005612C8"/>
    <w:rsid w:val="00564614"/>
    <w:rsid w:val="005648D5"/>
    <w:rsid w:val="00582C3F"/>
    <w:rsid w:val="005A1633"/>
    <w:rsid w:val="005B22AE"/>
    <w:rsid w:val="005B4692"/>
    <w:rsid w:val="005C4129"/>
    <w:rsid w:val="005C4777"/>
    <w:rsid w:val="005D0711"/>
    <w:rsid w:val="005D37E3"/>
    <w:rsid w:val="005E2AF7"/>
    <w:rsid w:val="005E2F0C"/>
    <w:rsid w:val="005F06B3"/>
    <w:rsid w:val="005F0AAF"/>
    <w:rsid w:val="005F14DE"/>
    <w:rsid w:val="005F20F9"/>
    <w:rsid w:val="005F2235"/>
    <w:rsid w:val="005F33FF"/>
    <w:rsid w:val="005F428B"/>
    <w:rsid w:val="005F5B5F"/>
    <w:rsid w:val="00601EC3"/>
    <w:rsid w:val="00603156"/>
    <w:rsid w:val="006130AC"/>
    <w:rsid w:val="006149F9"/>
    <w:rsid w:val="006238DF"/>
    <w:rsid w:val="00623B3A"/>
    <w:rsid w:val="00624EE8"/>
    <w:rsid w:val="006251B7"/>
    <w:rsid w:val="00625EBA"/>
    <w:rsid w:val="00634EEA"/>
    <w:rsid w:val="00644D5F"/>
    <w:rsid w:val="00646D51"/>
    <w:rsid w:val="006472EE"/>
    <w:rsid w:val="006513A5"/>
    <w:rsid w:val="006513FA"/>
    <w:rsid w:val="006517EC"/>
    <w:rsid w:val="00652507"/>
    <w:rsid w:val="0066297B"/>
    <w:rsid w:val="00666427"/>
    <w:rsid w:val="0067771F"/>
    <w:rsid w:val="006813D2"/>
    <w:rsid w:val="0068794B"/>
    <w:rsid w:val="00687DD4"/>
    <w:rsid w:val="006956B0"/>
    <w:rsid w:val="006A14A2"/>
    <w:rsid w:val="006B0287"/>
    <w:rsid w:val="006B0A74"/>
    <w:rsid w:val="006B0B70"/>
    <w:rsid w:val="006B72B4"/>
    <w:rsid w:val="006C3191"/>
    <w:rsid w:val="006C3326"/>
    <w:rsid w:val="006C5B14"/>
    <w:rsid w:val="006D2468"/>
    <w:rsid w:val="006D3B72"/>
    <w:rsid w:val="006D51E7"/>
    <w:rsid w:val="006E0180"/>
    <w:rsid w:val="006E4EAE"/>
    <w:rsid w:val="006E5733"/>
    <w:rsid w:val="006F3764"/>
    <w:rsid w:val="006F3E6F"/>
    <w:rsid w:val="00702EF5"/>
    <w:rsid w:val="00706BC7"/>
    <w:rsid w:val="00707CB6"/>
    <w:rsid w:val="00715386"/>
    <w:rsid w:val="00716956"/>
    <w:rsid w:val="00716ADD"/>
    <w:rsid w:val="00717433"/>
    <w:rsid w:val="00726497"/>
    <w:rsid w:val="00730F78"/>
    <w:rsid w:val="0073503D"/>
    <w:rsid w:val="007459AF"/>
    <w:rsid w:val="00747394"/>
    <w:rsid w:val="00751B01"/>
    <w:rsid w:val="00752990"/>
    <w:rsid w:val="0076174E"/>
    <w:rsid w:val="00762EC0"/>
    <w:rsid w:val="00772100"/>
    <w:rsid w:val="00773039"/>
    <w:rsid w:val="0077483D"/>
    <w:rsid w:val="0077513A"/>
    <w:rsid w:val="007803C6"/>
    <w:rsid w:val="00782F16"/>
    <w:rsid w:val="00784AD8"/>
    <w:rsid w:val="0078641A"/>
    <w:rsid w:val="0078741A"/>
    <w:rsid w:val="007A44A4"/>
    <w:rsid w:val="007B0790"/>
    <w:rsid w:val="007B73FE"/>
    <w:rsid w:val="007C3FAD"/>
    <w:rsid w:val="007D0731"/>
    <w:rsid w:val="007D347C"/>
    <w:rsid w:val="007E1579"/>
    <w:rsid w:val="007E367C"/>
    <w:rsid w:val="007E5C01"/>
    <w:rsid w:val="007E6AAC"/>
    <w:rsid w:val="007F382D"/>
    <w:rsid w:val="007F5E58"/>
    <w:rsid w:val="00800915"/>
    <w:rsid w:val="008036DE"/>
    <w:rsid w:val="00804899"/>
    <w:rsid w:val="00810C8B"/>
    <w:rsid w:val="00810FE6"/>
    <w:rsid w:val="0081136C"/>
    <w:rsid w:val="00811392"/>
    <w:rsid w:val="008166B9"/>
    <w:rsid w:val="0082156C"/>
    <w:rsid w:val="00824F09"/>
    <w:rsid w:val="0082622F"/>
    <w:rsid w:val="0083110E"/>
    <w:rsid w:val="00831394"/>
    <w:rsid w:val="008327AD"/>
    <w:rsid w:val="00832B5C"/>
    <w:rsid w:val="00834B25"/>
    <w:rsid w:val="008354A3"/>
    <w:rsid w:val="0084037C"/>
    <w:rsid w:val="00851D5C"/>
    <w:rsid w:val="0085692D"/>
    <w:rsid w:val="00857B1F"/>
    <w:rsid w:val="00857CA4"/>
    <w:rsid w:val="00863611"/>
    <w:rsid w:val="00866E3A"/>
    <w:rsid w:val="0087544B"/>
    <w:rsid w:val="00875CBF"/>
    <w:rsid w:val="0088037B"/>
    <w:rsid w:val="008810E7"/>
    <w:rsid w:val="00882305"/>
    <w:rsid w:val="008854FE"/>
    <w:rsid w:val="00885674"/>
    <w:rsid w:val="00887FAE"/>
    <w:rsid w:val="008903BE"/>
    <w:rsid w:val="00891571"/>
    <w:rsid w:val="00892AB2"/>
    <w:rsid w:val="00897BCD"/>
    <w:rsid w:val="008A0D7A"/>
    <w:rsid w:val="008A7CD5"/>
    <w:rsid w:val="008B0C82"/>
    <w:rsid w:val="008B24D8"/>
    <w:rsid w:val="008B5331"/>
    <w:rsid w:val="008B53D0"/>
    <w:rsid w:val="008C3626"/>
    <w:rsid w:val="008C7203"/>
    <w:rsid w:val="008D30A7"/>
    <w:rsid w:val="008D7EB8"/>
    <w:rsid w:val="008E6ECA"/>
    <w:rsid w:val="008F4F3B"/>
    <w:rsid w:val="008F55B5"/>
    <w:rsid w:val="008F5BA1"/>
    <w:rsid w:val="00900409"/>
    <w:rsid w:val="00900EB0"/>
    <w:rsid w:val="00901CA8"/>
    <w:rsid w:val="00906FB7"/>
    <w:rsid w:val="009141BA"/>
    <w:rsid w:val="00914761"/>
    <w:rsid w:val="00916A36"/>
    <w:rsid w:val="00921243"/>
    <w:rsid w:val="009257FB"/>
    <w:rsid w:val="0092649A"/>
    <w:rsid w:val="00926DE0"/>
    <w:rsid w:val="009278B1"/>
    <w:rsid w:val="009308D5"/>
    <w:rsid w:val="00931005"/>
    <w:rsid w:val="0093185F"/>
    <w:rsid w:val="00933695"/>
    <w:rsid w:val="00935F83"/>
    <w:rsid w:val="00936F5B"/>
    <w:rsid w:val="00945195"/>
    <w:rsid w:val="00947333"/>
    <w:rsid w:val="00953EC9"/>
    <w:rsid w:val="0095538D"/>
    <w:rsid w:val="009622D4"/>
    <w:rsid w:val="00970DA5"/>
    <w:rsid w:val="0097248C"/>
    <w:rsid w:val="009847E0"/>
    <w:rsid w:val="00990D9F"/>
    <w:rsid w:val="00997A23"/>
    <w:rsid w:val="009A71D4"/>
    <w:rsid w:val="009B120B"/>
    <w:rsid w:val="009C0870"/>
    <w:rsid w:val="009C08C6"/>
    <w:rsid w:val="009C1B29"/>
    <w:rsid w:val="009C717C"/>
    <w:rsid w:val="009D0DA8"/>
    <w:rsid w:val="009D0FD7"/>
    <w:rsid w:val="009D2F22"/>
    <w:rsid w:val="009D7219"/>
    <w:rsid w:val="009D78B9"/>
    <w:rsid w:val="009E12CE"/>
    <w:rsid w:val="009E5E41"/>
    <w:rsid w:val="009F38A6"/>
    <w:rsid w:val="009F41F6"/>
    <w:rsid w:val="009F79AE"/>
    <w:rsid w:val="00A0269D"/>
    <w:rsid w:val="00A1329F"/>
    <w:rsid w:val="00A167DD"/>
    <w:rsid w:val="00A35735"/>
    <w:rsid w:val="00A37C21"/>
    <w:rsid w:val="00A4150B"/>
    <w:rsid w:val="00A44BF0"/>
    <w:rsid w:val="00A5047F"/>
    <w:rsid w:val="00A578E5"/>
    <w:rsid w:val="00A62581"/>
    <w:rsid w:val="00A62CEB"/>
    <w:rsid w:val="00A67E23"/>
    <w:rsid w:val="00A77DBC"/>
    <w:rsid w:val="00A77DF4"/>
    <w:rsid w:val="00A84349"/>
    <w:rsid w:val="00A86A88"/>
    <w:rsid w:val="00A9327E"/>
    <w:rsid w:val="00AA2143"/>
    <w:rsid w:val="00AA2182"/>
    <w:rsid w:val="00AA2420"/>
    <w:rsid w:val="00AA4603"/>
    <w:rsid w:val="00AA7A8E"/>
    <w:rsid w:val="00AB6E5D"/>
    <w:rsid w:val="00AC1065"/>
    <w:rsid w:val="00AC1C17"/>
    <w:rsid w:val="00AC2A19"/>
    <w:rsid w:val="00AC3DD8"/>
    <w:rsid w:val="00AD327E"/>
    <w:rsid w:val="00AD59E1"/>
    <w:rsid w:val="00AD6751"/>
    <w:rsid w:val="00AE203D"/>
    <w:rsid w:val="00B02A16"/>
    <w:rsid w:val="00B04C4C"/>
    <w:rsid w:val="00B0650C"/>
    <w:rsid w:val="00B13D1E"/>
    <w:rsid w:val="00B1580B"/>
    <w:rsid w:val="00B1747F"/>
    <w:rsid w:val="00B211D7"/>
    <w:rsid w:val="00B2326A"/>
    <w:rsid w:val="00B300CF"/>
    <w:rsid w:val="00B36F18"/>
    <w:rsid w:val="00B50596"/>
    <w:rsid w:val="00B51369"/>
    <w:rsid w:val="00B546D0"/>
    <w:rsid w:val="00B55546"/>
    <w:rsid w:val="00B5626F"/>
    <w:rsid w:val="00B6123D"/>
    <w:rsid w:val="00B6171A"/>
    <w:rsid w:val="00B67115"/>
    <w:rsid w:val="00B71421"/>
    <w:rsid w:val="00B73BAB"/>
    <w:rsid w:val="00B74FE2"/>
    <w:rsid w:val="00B755D4"/>
    <w:rsid w:val="00B77166"/>
    <w:rsid w:val="00B82F82"/>
    <w:rsid w:val="00B83871"/>
    <w:rsid w:val="00B90E45"/>
    <w:rsid w:val="00B94AC5"/>
    <w:rsid w:val="00B9571A"/>
    <w:rsid w:val="00BA73BA"/>
    <w:rsid w:val="00BA7B7F"/>
    <w:rsid w:val="00BB176E"/>
    <w:rsid w:val="00BB4A9F"/>
    <w:rsid w:val="00BB759B"/>
    <w:rsid w:val="00BC1AA0"/>
    <w:rsid w:val="00BC1FDF"/>
    <w:rsid w:val="00BC2518"/>
    <w:rsid w:val="00BD24AC"/>
    <w:rsid w:val="00BD37D1"/>
    <w:rsid w:val="00BD51D9"/>
    <w:rsid w:val="00BE3DBB"/>
    <w:rsid w:val="00BE53E4"/>
    <w:rsid w:val="00BE53FE"/>
    <w:rsid w:val="00BE60BC"/>
    <w:rsid w:val="00BF1FAE"/>
    <w:rsid w:val="00BF243F"/>
    <w:rsid w:val="00BF5C37"/>
    <w:rsid w:val="00BF6ABB"/>
    <w:rsid w:val="00BF79ED"/>
    <w:rsid w:val="00C00586"/>
    <w:rsid w:val="00C04849"/>
    <w:rsid w:val="00C0510D"/>
    <w:rsid w:val="00C05421"/>
    <w:rsid w:val="00C05764"/>
    <w:rsid w:val="00C05F62"/>
    <w:rsid w:val="00C063BA"/>
    <w:rsid w:val="00C11E5E"/>
    <w:rsid w:val="00C129AF"/>
    <w:rsid w:val="00C14781"/>
    <w:rsid w:val="00C15B1D"/>
    <w:rsid w:val="00C203A4"/>
    <w:rsid w:val="00C4167F"/>
    <w:rsid w:val="00C477E1"/>
    <w:rsid w:val="00C5077C"/>
    <w:rsid w:val="00C54835"/>
    <w:rsid w:val="00C62ED1"/>
    <w:rsid w:val="00C657F0"/>
    <w:rsid w:val="00C74936"/>
    <w:rsid w:val="00C77B13"/>
    <w:rsid w:val="00CA3752"/>
    <w:rsid w:val="00CA78A9"/>
    <w:rsid w:val="00CB0A46"/>
    <w:rsid w:val="00CB27B9"/>
    <w:rsid w:val="00CB5CCA"/>
    <w:rsid w:val="00CB66CF"/>
    <w:rsid w:val="00CC0029"/>
    <w:rsid w:val="00CC4F1F"/>
    <w:rsid w:val="00CC526C"/>
    <w:rsid w:val="00CC55B3"/>
    <w:rsid w:val="00CD05BB"/>
    <w:rsid w:val="00CF2D71"/>
    <w:rsid w:val="00CF427F"/>
    <w:rsid w:val="00D05EA9"/>
    <w:rsid w:val="00D062C6"/>
    <w:rsid w:val="00D07759"/>
    <w:rsid w:val="00D16959"/>
    <w:rsid w:val="00D2026C"/>
    <w:rsid w:val="00D242AE"/>
    <w:rsid w:val="00D259AE"/>
    <w:rsid w:val="00D32A76"/>
    <w:rsid w:val="00D32C04"/>
    <w:rsid w:val="00D33FA9"/>
    <w:rsid w:val="00D355E0"/>
    <w:rsid w:val="00D40067"/>
    <w:rsid w:val="00D416AA"/>
    <w:rsid w:val="00D44E40"/>
    <w:rsid w:val="00D53AC1"/>
    <w:rsid w:val="00D55B0D"/>
    <w:rsid w:val="00D55E87"/>
    <w:rsid w:val="00D569DA"/>
    <w:rsid w:val="00D60BF4"/>
    <w:rsid w:val="00D644A0"/>
    <w:rsid w:val="00D64536"/>
    <w:rsid w:val="00D66BEA"/>
    <w:rsid w:val="00D72EC6"/>
    <w:rsid w:val="00D76A78"/>
    <w:rsid w:val="00D7734C"/>
    <w:rsid w:val="00D80B9D"/>
    <w:rsid w:val="00D8426E"/>
    <w:rsid w:val="00D84D31"/>
    <w:rsid w:val="00D95C36"/>
    <w:rsid w:val="00D95E81"/>
    <w:rsid w:val="00D96F99"/>
    <w:rsid w:val="00DA090C"/>
    <w:rsid w:val="00DA0CFC"/>
    <w:rsid w:val="00DB367A"/>
    <w:rsid w:val="00DB3DFA"/>
    <w:rsid w:val="00DC1144"/>
    <w:rsid w:val="00DC38FE"/>
    <w:rsid w:val="00DC5C8C"/>
    <w:rsid w:val="00DC6F37"/>
    <w:rsid w:val="00DD383D"/>
    <w:rsid w:val="00DD47B6"/>
    <w:rsid w:val="00DE7E00"/>
    <w:rsid w:val="00DF1DC9"/>
    <w:rsid w:val="00DF226C"/>
    <w:rsid w:val="00DF2D45"/>
    <w:rsid w:val="00DF4589"/>
    <w:rsid w:val="00E01875"/>
    <w:rsid w:val="00E03069"/>
    <w:rsid w:val="00E05B01"/>
    <w:rsid w:val="00E061B6"/>
    <w:rsid w:val="00E072E7"/>
    <w:rsid w:val="00E07ACD"/>
    <w:rsid w:val="00E101CC"/>
    <w:rsid w:val="00E12F54"/>
    <w:rsid w:val="00E1373E"/>
    <w:rsid w:val="00E15BDA"/>
    <w:rsid w:val="00E2090E"/>
    <w:rsid w:val="00E21B1F"/>
    <w:rsid w:val="00E30775"/>
    <w:rsid w:val="00E35DA3"/>
    <w:rsid w:val="00E4045B"/>
    <w:rsid w:val="00E43D1E"/>
    <w:rsid w:val="00E47277"/>
    <w:rsid w:val="00E525D3"/>
    <w:rsid w:val="00E57F28"/>
    <w:rsid w:val="00E61F37"/>
    <w:rsid w:val="00E62C7F"/>
    <w:rsid w:val="00E70630"/>
    <w:rsid w:val="00E733EB"/>
    <w:rsid w:val="00E8651C"/>
    <w:rsid w:val="00EA17FC"/>
    <w:rsid w:val="00EA31BB"/>
    <w:rsid w:val="00EA351C"/>
    <w:rsid w:val="00EA4538"/>
    <w:rsid w:val="00EA5445"/>
    <w:rsid w:val="00EB0D11"/>
    <w:rsid w:val="00EB0D23"/>
    <w:rsid w:val="00EB25A5"/>
    <w:rsid w:val="00EB739A"/>
    <w:rsid w:val="00EC69E5"/>
    <w:rsid w:val="00ED4273"/>
    <w:rsid w:val="00ED6243"/>
    <w:rsid w:val="00EE1450"/>
    <w:rsid w:val="00EE1C29"/>
    <w:rsid w:val="00EE32A8"/>
    <w:rsid w:val="00EE47FE"/>
    <w:rsid w:val="00EE586E"/>
    <w:rsid w:val="00EF0880"/>
    <w:rsid w:val="00EF217E"/>
    <w:rsid w:val="00EF64CD"/>
    <w:rsid w:val="00F00058"/>
    <w:rsid w:val="00F02138"/>
    <w:rsid w:val="00F14D71"/>
    <w:rsid w:val="00F164C2"/>
    <w:rsid w:val="00F166C8"/>
    <w:rsid w:val="00F20572"/>
    <w:rsid w:val="00F2116D"/>
    <w:rsid w:val="00F270C1"/>
    <w:rsid w:val="00F32D52"/>
    <w:rsid w:val="00F33AE3"/>
    <w:rsid w:val="00F43452"/>
    <w:rsid w:val="00F43E29"/>
    <w:rsid w:val="00F4623B"/>
    <w:rsid w:val="00F52283"/>
    <w:rsid w:val="00F5668D"/>
    <w:rsid w:val="00F57BD4"/>
    <w:rsid w:val="00F60535"/>
    <w:rsid w:val="00F607DC"/>
    <w:rsid w:val="00F743CE"/>
    <w:rsid w:val="00F74ADE"/>
    <w:rsid w:val="00F77CFF"/>
    <w:rsid w:val="00F77D5C"/>
    <w:rsid w:val="00F82A3A"/>
    <w:rsid w:val="00F846A5"/>
    <w:rsid w:val="00F86B27"/>
    <w:rsid w:val="00F9112D"/>
    <w:rsid w:val="00FA5663"/>
    <w:rsid w:val="00FA58DA"/>
    <w:rsid w:val="00FA6F4F"/>
    <w:rsid w:val="00FB2BE7"/>
    <w:rsid w:val="00FB725D"/>
    <w:rsid w:val="00FB7DB7"/>
    <w:rsid w:val="00FC7200"/>
    <w:rsid w:val="00FC7261"/>
    <w:rsid w:val="00FD0E43"/>
    <w:rsid w:val="00FD1EAF"/>
    <w:rsid w:val="00FD7ED1"/>
    <w:rsid w:val="00FE0DBD"/>
    <w:rsid w:val="00FE1817"/>
    <w:rsid w:val="00FF1FBD"/>
    <w:rsid w:val="00FF21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marketplace.visualstudio.com/items?itemName=cantonios.project-templates" TargetMode="External"/><Relationship Id="rId2" Type="http://schemas.openxmlformats.org/officeDocument/2006/relationships/numbering" Target="numbering.xml"/><Relationship Id="rId16" Type="http://schemas.openxmlformats.org/officeDocument/2006/relationships/hyperlink" Target="https://github.com/microsoft/vscode"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4108A"/>
    <w:rsid w:val="00063F42"/>
    <w:rsid w:val="000E0F47"/>
    <w:rsid w:val="001E4AAF"/>
    <w:rsid w:val="0024252A"/>
    <w:rsid w:val="002D29C0"/>
    <w:rsid w:val="002D73E1"/>
    <w:rsid w:val="003C1F4B"/>
    <w:rsid w:val="00403713"/>
    <w:rsid w:val="0048019C"/>
    <w:rsid w:val="004C6157"/>
    <w:rsid w:val="004D0E81"/>
    <w:rsid w:val="004E0D45"/>
    <w:rsid w:val="00541510"/>
    <w:rsid w:val="00577ABD"/>
    <w:rsid w:val="00583C7F"/>
    <w:rsid w:val="00776ED2"/>
    <w:rsid w:val="00793F02"/>
    <w:rsid w:val="007C1067"/>
    <w:rsid w:val="008162DD"/>
    <w:rsid w:val="0083164C"/>
    <w:rsid w:val="008A46F3"/>
    <w:rsid w:val="008D6F36"/>
    <w:rsid w:val="00940C0C"/>
    <w:rsid w:val="009760DF"/>
    <w:rsid w:val="00A4744F"/>
    <w:rsid w:val="00AA0DE3"/>
    <w:rsid w:val="00AB2845"/>
    <w:rsid w:val="00AD69D6"/>
    <w:rsid w:val="00B12EDD"/>
    <w:rsid w:val="00BB3C2C"/>
    <w:rsid w:val="00CF74E3"/>
    <w:rsid w:val="00D221B7"/>
    <w:rsid w:val="00D82033"/>
    <w:rsid w:val="00E07789"/>
    <w:rsid w:val="00E10BD7"/>
    <w:rsid w:val="00E714AC"/>
    <w:rsid w:val="00EC7215"/>
    <w:rsid w:val="00F62F58"/>
    <w:rsid w:val="00F7756B"/>
    <w:rsid w:val="00FA4911"/>
    <w:rsid w:val="00FD08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2535</Words>
  <Characters>141976</Characters>
  <Application>Microsoft Office Word</Application>
  <DocSecurity>0</DocSecurity>
  <Lines>1183</Lines>
  <Paragraphs>328</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164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87</cp:revision>
  <cp:lastPrinted>2021-12-06T10:49:00Z</cp:lastPrinted>
  <dcterms:created xsi:type="dcterms:W3CDTF">2022-01-10T16:34:00Z</dcterms:created>
  <dcterms:modified xsi:type="dcterms:W3CDTF">2022-01-17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True</vt:lpwstr>
  </property>
  <property fmtid="{D5CDD505-2E9C-101B-9397-08002B2CF9AE}" pid="6" name="CitaviDocumentProperty_1">
    <vt:lpwstr>6.3.0.0</vt:lpwstr>
  </property>
</Properties>
</file>